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09093B" w14:textId="734F8C77" w:rsidR="00ED7E85" w:rsidRPr="00174CE3" w:rsidRDefault="00174CE3" w:rsidP="00174CE3">
      <w:pPr>
        <w:jc w:val="center"/>
        <w:rPr>
          <w:rFonts w:ascii="Times New Roman" w:hAnsi="Times New Roman" w:cs="Times New Roman"/>
          <w:b/>
          <w:bCs/>
          <w:sz w:val="36"/>
          <w:szCs w:val="36"/>
        </w:rPr>
      </w:pPr>
      <w:r w:rsidRPr="00174CE3">
        <w:rPr>
          <w:rFonts w:ascii="Times New Roman" w:hAnsi="Times New Roman" w:cs="Times New Roman"/>
          <w:b/>
          <w:bCs/>
          <w:sz w:val="36"/>
          <w:szCs w:val="36"/>
        </w:rPr>
        <w:t>Brief Survey on Student Performance Prediction</w:t>
      </w:r>
    </w:p>
    <w:sdt>
      <w:sdtPr>
        <w:rPr>
          <w:rFonts w:ascii="Times New Roman" w:eastAsiaTheme="minorEastAsia" w:hAnsi="Times New Roman" w:cs="Times New Roman"/>
          <w:color w:val="auto"/>
          <w:kern w:val="2"/>
          <w:sz w:val="21"/>
          <w:szCs w:val="22"/>
          <w:lang w:val="zh-CN"/>
        </w:rPr>
        <w:id w:val="-992642088"/>
        <w:docPartObj>
          <w:docPartGallery w:val="Table of Contents"/>
          <w:docPartUnique/>
        </w:docPartObj>
      </w:sdtPr>
      <w:sdtEndPr>
        <w:rPr>
          <w:b/>
          <w:bCs/>
        </w:rPr>
      </w:sdtEndPr>
      <w:sdtContent>
        <w:p w14:paraId="222716A9" w14:textId="77777777" w:rsidR="00AA6CA4" w:rsidRPr="00174CE3" w:rsidRDefault="00AA6CA4" w:rsidP="00AA6CA4">
          <w:pPr>
            <w:pStyle w:val="TOC"/>
            <w:rPr>
              <w:rFonts w:ascii="Times New Roman" w:hAnsi="Times New Roman" w:cs="Times New Roman"/>
            </w:rPr>
          </w:pPr>
          <w:r w:rsidRPr="00174CE3">
            <w:rPr>
              <w:rFonts w:ascii="Times New Roman" w:hAnsi="Times New Roman" w:cs="Times New Roman"/>
              <w:lang w:val="zh-CN"/>
            </w:rPr>
            <w:t>Outline</w:t>
          </w:r>
        </w:p>
        <w:p w14:paraId="37FC6973" w14:textId="6D86852D" w:rsidR="002C72EF" w:rsidRDefault="00AA6CA4">
          <w:pPr>
            <w:pStyle w:val="TOC1"/>
            <w:tabs>
              <w:tab w:val="right" w:leader="dot" w:pos="8296"/>
            </w:tabs>
            <w:rPr>
              <w:noProof/>
            </w:rPr>
          </w:pPr>
          <w:r w:rsidRPr="00174CE3">
            <w:rPr>
              <w:rFonts w:ascii="Times New Roman" w:hAnsi="Times New Roman" w:cs="Times New Roman"/>
            </w:rPr>
            <w:fldChar w:fldCharType="begin"/>
          </w:r>
          <w:r w:rsidRPr="00174CE3">
            <w:rPr>
              <w:rFonts w:ascii="Times New Roman" w:hAnsi="Times New Roman" w:cs="Times New Roman"/>
            </w:rPr>
            <w:instrText xml:space="preserve"> TOC \o "1-3" \h \z \u </w:instrText>
          </w:r>
          <w:r w:rsidRPr="00174CE3">
            <w:rPr>
              <w:rFonts w:ascii="Times New Roman" w:hAnsi="Times New Roman" w:cs="Times New Roman"/>
            </w:rPr>
            <w:fldChar w:fldCharType="separate"/>
          </w:r>
          <w:hyperlink w:anchor="_Toc62671724" w:history="1">
            <w:r w:rsidR="002C72EF" w:rsidRPr="00CC104B">
              <w:rPr>
                <w:rStyle w:val="a8"/>
                <w:rFonts w:ascii="Times New Roman" w:hAnsi="Times New Roman" w:cs="Times New Roman"/>
                <w:b/>
                <w:bCs/>
                <w:noProof/>
              </w:rPr>
              <w:t>Introduction</w:t>
            </w:r>
            <w:r w:rsidR="002C72EF">
              <w:rPr>
                <w:noProof/>
                <w:webHidden/>
              </w:rPr>
              <w:tab/>
            </w:r>
            <w:r w:rsidR="002C72EF">
              <w:rPr>
                <w:noProof/>
                <w:webHidden/>
              </w:rPr>
              <w:fldChar w:fldCharType="begin"/>
            </w:r>
            <w:r w:rsidR="002C72EF">
              <w:rPr>
                <w:noProof/>
                <w:webHidden/>
              </w:rPr>
              <w:instrText xml:space="preserve"> PAGEREF _Toc62671724 \h </w:instrText>
            </w:r>
            <w:r w:rsidR="002C72EF">
              <w:rPr>
                <w:noProof/>
                <w:webHidden/>
              </w:rPr>
            </w:r>
            <w:r w:rsidR="002C72EF">
              <w:rPr>
                <w:noProof/>
                <w:webHidden/>
              </w:rPr>
              <w:fldChar w:fldCharType="separate"/>
            </w:r>
            <w:r w:rsidR="002C72EF">
              <w:rPr>
                <w:noProof/>
                <w:webHidden/>
              </w:rPr>
              <w:t>1</w:t>
            </w:r>
            <w:r w:rsidR="002C72EF">
              <w:rPr>
                <w:noProof/>
                <w:webHidden/>
              </w:rPr>
              <w:fldChar w:fldCharType="end"/>
            </w:r>
          </w:hyperlink>
        </w:p>
        <w:p w14:paraId="69662BC7" w14:textId="5142A950" w:rsidR="002C72EF" w:rsidRDefault="0068426C">
          <w:pPr>
            <w:pStyle w:val="TOC1"/>
            <w:tabs>
              <w:tab w:val="left" w:pos="420"/>
              <w:tab w:val="right" w:leader="dot" w:pos="8296"/>
            </w:tabs>
            <w:rPr>
              <w:noProof/>
            </w:rPr>
          </w:pPr>
          <w:hyperlink w:anchor="_Toc62671725" w:history="1">
            <w:r w:rsidR="002C72EF" w:rsidRPr="00CC104B">
              <w:rPr>
                <w:rStyle w:val="a8"/>
                <w:rFonts w:ascii="Times New Roman" w:hAnsi="Times New Roman" w:cs="Times New Roman"/>
                <w:b/>
                <w:bCs/>
                <w:noProof/>
              </w:rPr>
              <w:t>A.</w:t>
            </w:r>
            <w:r w:rsidR="002C72EF">
              <w:rPr>
                <w:noProof/>
              </w:rPr>
              <w:tab/>
            </w:r>
            <w:r w:rsidR="002C72EF" w:rsidRPr="00CC104B">
              <w:rPr>
                <w:rStyle w:val="a8"/>
                <w:rFonts w:ascii="Times New Roman" w:hAnsi="Times New Roman" w:cs="Times New Roman"/>
                <w:b/>
                <w:bCs/>
                <w:noProof/>
              </w:rPr>
              <w:t>Input data:</w:t>
            </w:r>
            <w:r w:rsidR="002C72EF">
              <w:rPr>
                <w:noProof/>
                <w:webHidden/>
              </w:rPr>
              <w:tab/>
            </w:r>
            <w:r w:rsidR="002C72EF">
              <w:rPr>
                <w:noProof/>
                <w:webHidden/>
              </w:rPr>
              <w:fldChar w:fldCharType="begin"/>
            </w:r>
            <w:r w:rsidR="002C72EF">
              <w:rPr>
                <w:noProof/>
                <w:webHidden/>
              </w:rPr>
              <w:instrText xml:space="preserve"> PAGEREF _Toc62671725 \h </w:instrText>
            </w:r>
            <w:r w:rsidR="002C72EF">
              <w:rPr>
                <w:noProof/>
                <w:webHidden/>
              </w:rPr>
            </w:r>
            <w:r w:rsidR="002C72EF">
              <w:rPr>
                <w:noProof/>
                <w:webHidden/>
              </w:rPr>
              <w:fldChar w:fldCharType="separate"/>
            </w:r>
            <w:r w:rsidR="002C72EF">
              <w:rPr>
                <w:noProof/>
                <w:webHidden/>
              </w:rPr>
              <w:t>2</w:t>
            </w:r>
            <w:r w:rsidR="002C72EF">
              <w:rPr>
                <w:noProof/>
                <w:webHidden/>
              </w:rPr>
              <w:fldChar w:fldCharType="end"/>
            </w:r>
          </w:hyperlink>
        </w:p>
        <w:p w14:paraId="0FAA6AAE" w14:textId="45E9EBB3" w:rsidR="002C72EF" w:rsidRDefault="0068426C">
          <w:pPr>
            <w:pStyle w:val="TOC2"/>
            <w:tabs>
              <w:tab w:val="left" w:pos="1050"/>
              <w:tab w:val="right" w:leader="dot" w:pos="8296"/>
            </w:tabs>
            <w:rPr>
              <w:noProof/>
            </w:rPr>
          </w:pPr>
          <w:hyperlink w:anchor="_Toc62671726" w:history="1">
            <w:r w:rsidR="002C72EF" w:rsidRPr="00CC104B">
              <w:rPr>
                <w:rStyle w:val="a8"/>
                <w:rFonts w:ascii="Times New Roman" w:hAnsi="Times New Roman" w:cs="Times New Roman"/>
                <w:b/>
                <w:bCs/>
                <w:noProof/>
              </w:rPr>
              <w:t>A.1.</w:t>
            </w:r>
            <w:r w:rsidR="002C72EF">
              <w:rPr>
                <w:noProof/>
              </w:rPr>
              <w:tab/>
            </w:r>
            <w:r w:rsidR="002C72EF" w:rsidRPr="00CC104B">
              <w:rPr>
                <w:rStyle w:val="a8"/>
                <w:rFonts w:ascii="Times New Roman" w:hAnsi="Times New Roman" w:cs="Times New Roman"/>
                <w:b/>
                <w:bCs/>
                <w:noProof/>
              </w:rPr>
              <w:t>Direct feature</w:t>
            </w:r>
            <w:r w:rsidR="002C72EF">
              <w:rPr>
                <w:noProof/>
                <w:webHidden/>
              </w:rPr>
              <w:tab/>
            </w:r>
            <w:r w:rsidR="002C72EF">
              <w:rPr>
                <w:noProof/>
                <w:webHidden/>
              </w:rPr>
              <w:fldChar w:fldCharType="begin"/>
            </w:r>
            <w:r w:rsidR="002C72EF">
              <w:rPr>
                <w:noProof/>
                <w:webHidden/>
              </w:rPr>
              <w:instrText xml:space="preserve"> PAGEREF _Toc62671726 \h </w:instrText>
            </w:r>
            <w:r w:rsidR="002C72EF">
              <w:rPr>
                <w:noProof/>
                <w:webHidden/>
              </w:rPr>
            </w:r>
            <w:r w:rsidR="002C72EF">
              <w:rPr>
                <w:noProof/>
                <w:webHidden/>
              </w:rPr>
              <w:fldChar w:fldCharType="separate"/>
            </w:r>
            <w:r w:rsidR="002C72EF">
              <w:rPr>
                <w:noProof/>
                <w:webHidden/>
              </w:rPr>
              <w:t>2</w:t>
            </w:r>
            <w:r w:rsidR="002C72EF">
              <w:rPr>
                <w:noProof/>
                <w:webHidden/>
              </w:rPr>
              <w:fldChar w:fldCharType="end"/>
            </w:r>
          </w:hyperlink>
        </w:p>
        <w:p w14:paraId="17CB5294" w14:textId="39328948" w:rsidR="002C72EF" w:rsidRDefault="0068426C">
          <w:pPr>
            <w:pStyle w:val="TOC3"/>
            <w:tabs>
              <w:tab w:val="left" w:pos="1260"/>
              <w:tab w:val="right" w:leader="dot" w:pos="8296"/>
            </w:tabs>
            <w:rPr>
              <w:noProof/>
            </w:rPr>
          </w:pPr>
          <w:hyperlink w:anchor="_Toc62671727" w:history="1">
            <w:r w:rsidR="002C72EF" w:rsidRPr="00CC104B">
              <w:rPr>
                <w:rStyle w:val="a8"/>
                <w:rFonts w:ascii="Times New Roman" w:hAnsi="Times New Roman" w:cs="Times New Roman"/>
                <w:b/>
                <w:bCs/>
                <w:noProof/>
              </w:rPr>
              <w:t>a)</w:t>
            </w:r>
            <w:r w:rsidR="002C72EF">
              <w:rPr>
                <w:noProof/>
              </w:rPr>
              <w:tab/>
            </w:r>
            <w:r w:rsidR="002C72EF" w:rsidRPr="00CC104B">
              <w:rPr>
                <w:rStyle w:val="a8"/>
                <w:rFonts w:ascii="Times New Roman" w:hAnsi="Times New Roman" w:cs="Times New Roman"/>
                <w:b/>
                <w:bCs/>
                <w:noProof/>
              </w:rPr>
              <w:t>Learning outcome:</w:t>
            </w:r>
            <w:r w:rsidR="002C72EF">
              <w:rPr>
                <w:noProof/>
                <w:webHidden/>
              </w:rPr>
              <w:tab/>
            </w:r>
            <w:r w:rsidR="002C72EF">
              <w:rPr>
                <w:noProof/>
                <w:webHidden/>
              </w:rPr>
              <w:fldChar w:fldCharType="begin"/>
            </w:r>
            <w:r w:rsidR="002C72EF">
              <w:rPr>
                <w:noProof/>
                <w:webHidden/>
              </w:rPr>
              <w:instrText xml:space="preserve"> PAGEREF _Toc62671727 \h </w:instrText>
            </w:r>
            <w:r w:rsidR="002C72EF">
              <w:rPr>
                <w:noProof/>
                <w:webHidden/>
              </w:rPr>
            </w:r>
            <w:r w:rsidR="002C72EF">
              <w:rPr>
                <w:noProof/>
                <w:webHidden/>
              </w:rPr>
              <w:fldChar w:fldCharType="separate"/>
            </w:r>
            <w:r w:rsidR="002C72EF">
              <w:rPr>
                <w:noProof/>
                <w:webHidden/>
              </w:rPr>
              <w:t>2</w:t>
            </w:r>
            <w:r w:rsidR="002C72EF">
              <w:rPr>
                <w:noProof/>
                <w:webHidden/>
              </w:rPr>
              <w:fldChar w:fldCharType="end"/>
            </w:r>
          </w:hyperlink>
        </w:p>
        <w:p w14:paraId="6E2BC889" w14:textId="23FA1D85" w:rsidR="002C72EF" w:rsidRDefault="0068426C">
          <w:pPr>
            <w:pStyle w:val="TOC3"/>
            <w:tabs>
              <w:tab w:val="left" w:pos="1260"/>
              <w:tab w:val="right" w:leader="dot" w:pos="8296"/>
            </w:tabs>
            <w:rPr>
              <w:noProof/>
            </w:rPr>
          </w:pPr>
          <w:hyperlink w:anchor="_Toc62671728" w:history="1">
            <w:r w:rsidR="002C72EF" w:rsidRPr="00CC104B">
              <w:rPr>
                <w:rStyle w:val="a8"/>
                <w:rFonts w:ascii="Times New Roman" w:hAnsi="Times New Roman" w:cs="Times New Roman"/>
                <w:b/>
                <w:bCs/>
                <w:noProof/>
              </w:rPr>
              <w:t>b)</w:t>
            </w:r>
            <w:r w:rsidR="002C72EF">
              <w:rPr>
                <w:noProof/>
              </w:rPr>
              <w:tab/>
            </w:r>
            <w:r w:rsidR="002C72EF" w:rsidRPr="00CC104B">
              <w:rPr>
                <w:rStyle w:val="a8"/>
                <w:rFonts w:ascii="Times New Roman" w:hAnsi="Times New Roman" w:cs="Times New Roman"/>
                <w:b/>
                <w:bCs/>
                <w:noProof/>
              </w:rPr>
              <w:t>Demographic feature:</w:t>
            </w:r>
            <w:r w:rsidR="002C72EF">
              <w:rPr>
                <w:noProof/>
                <w:webHidden/>
              </w:rPr>
              <w:tab/>
            </w:r>
            <w:r w:rsidR="002C72EF">
              <w:rPr>
                <w:noProof/>
                <w:webHidden/>
              </w:rPr>
              <w:fldChar w:fldCharType="begin"/>
            </w:r>
            <w:r w:rsidR="002C72EF">
              <w:rPr>
                <w:noProof/>
                <w:webHidden/>
              </w:rPr>
              <w:instrText xml:space="preserve"> PAGEREF _Toc62671728 \h </w:instrText>
            </w:r>
            <w:r w:rsidR="002C72EF">
              <w:rPr>
                <w:noProof/>
                <w:webHidden/>
              </w:rPr>
            </w:r>
            <w:r w:rsidR="002C72EF">
              <w:rPr>
                <w:noProof/>
                <w:webHidden/>
              </w:rPr>
              <w:fldChar w:fldCharType="separate"/>
            </w:r>
            <w:r w:rsidR="002C72EF">
              <w:rPr>
                <w:noProof/>
                <w:webHidden/>
              </w:rPr>
              <w:t>2</w:t>
            </w:r>
            <w:r w:rsidR="002C72EF">
              <w:rPr>
                <w:noProof/>
                <w:webHidden/>
              </w:rPr>
              <w:fldChar w:fldCharType="end"/>
            </w:r>
          </w:hyperlink>
        </w:p>
        <w:p w14:paraId="20B928A2" w14:textId="22081CC8" w:rsidR="002C72EF" w:rsidRDefault="0068426C">
          <w:pPr>
            <w:pStyle w:val="TOC3"/>
            <w:tabs>
              <w:tab w:val="left" w:pos="1260"/>
              <w:tab w:val="right" w:leader="dot" w:pos="8296"/>
            </w:tabs>
            <w:rPr>
              <w:noProof/>
            </w:rPr>
          </w:pPr>
          <w:hyperlink w:anchor="_Toc62671729" w:history="1">
            <w:r w:rsidR="002C72EF" w:rsidRPr="00CC104B">
              <w:rPr>
                <w:rStyle w:val="a8"/>
                <w:rFonts w:ascii="Times New Roman" w:hAnsi="Times New Roman" w:cs="Times New Roman"/>
                <w:b/>
                <w:bCs/>
                <w:noProof/>
              </w:rPr>
              <w:t>c)</w:t>
            </w:r>
            <w:r w:rsidR="002C72EF">
              <w:rPr>
                <w:noProof/>
              </w:rPr>
              <w:tab/>
            </w:r>
            <w:r w:rsidR="002C72EF" w:rsidRPr="00CC104B">
              <w:rPr>
                <w:rStyle w:val="a8"/>
                <w:rFonts w:ascii="Times New Roman" w:hAnsi="Times New Roman" w:cs="Times New Roman"/>
                <w:b/>
                <w:bCs/>
                <w:noProof/>
              </w:rPr>
              <w:t>Learning material:</w:t>
            </w:r>
            <w:r w:rsidR="002C72EF">
              <w:rPr>
                <w:noProof/>
                <w:webHidden/>
              </w:rPr>
              <w:tab/>
            </w:r>
            <w:r w:rsidR="002C72EF">
              <w:rPr>
                <w:noProof/>
                <w:webHidden/>
              </w:rPr>
              <w:fldChar w:fldCharType="begin"/>
            </w:r>
            <w:r w:rsidR="002C72EF">
              <w:rPr>
                <w:noProof/>
                <w:webHidden/>
              </w:rPr>
              <w:instrText xml:space="preserve"> PAGEREF _Toc62671729 \h </w:instrText>
            </w:r>
            <w:r w:rsidR="002C72EF">
              <w:rPr>
                <w:noProof/>
                <w:webHidden/>
              </w:rPr>
            </w:r>
            <w:r w:rsidR="002C72EF">
              <w:rPr>
                <w:noProof/>
                <w:webHidden/>
              </w:rPr>
              <w:fldChar w:fldCharType="separate"/>
            </w:r>
            <w:r w:rsidR="002C72EF">
              <w:rPr>
                <w:noProof/>
                <w:webHidden/>
              </w:rPr>
              <w:t>2</w:t>
            </w:r>
            <w:r w:rsidR="002C72EF">
              <w:rPr>
                <w:noProof/>
                <w:webHidden/>
              </w:rPr>
              <w:fldChar w:fldCharType="end"/>
            </w:r>
          </w:hyperlink>
        </w:p>
        <w:p w14:paraId="7A5881E0" w14:textId="31FD911C" w:rsidR="002C72EF" w:rsidRDefault="0068426C">
          <w:pPr>
            <w:pStyle w:val="TOC3"/>
            <w:tabs>
              <w:tab w:val="left" w:pos="1260"/>
              <w:tab w:val="right" w:leader="dot" w:pos="8296"/>
            </w:tabs>
            <w:rPr>
              <w:noProof/>
            </w:rPr>
          </w:pPr>
          <w:hyperlink w:anchor="_Toc62671730" w:history="1">
            <w:r w:rsidR="002C72EF" w:rsidRPr="00CC104B">
              <w:rPr>
                <w:rStyle w:val="a8"/>
                <w:rFonts w:ascii="Times New Roman" w:hAnsi="Times New Roman" w:cs="Times New Roman"/>
                <w:b/>
                <w:bCs/>
                <w:noProof/>
              </w:rPr>
              <w:t>d)</w:t>
            </w:r>
            <w:r w:rsidR="002C72EF">
              <w:rPr>
                <w:noProof/>
              </w:rPr>
              <w:tab/>
            </w:r>
            <w:r w:rsidR="002C72EF" w:rsidRPr="00CC104B">
              <w:rPr>
                <w:rStyle w:val="a8"/>
                <w:rFonts w:ascii="Times New Roman" w:hAnsi="Times New Roman" w:cs="Times New Roman"/>
                <w:b/>
                <w:bCs/>
                <w:noProof/>
              </w:rPr>
              <w:t>Learning behaviour data:</w:t>
            </w:r>
            <w:r w:rsidR="002C72EF">
              <w:rPr>
                <w:noProof/>
                <w:webHidden/>
              </w:rPr>
              <w:tab/>
            </w:r>
            <w:r w:rsidR="002C72EF">
              <w:rPr>
                <w:noProof/>
                <w:webHidden/>
              </w:rPr>
              <w:fldChar w:fldCharType="begin"/>
            </w:r>
            <w:r w:rsidR="002C72EF">
              <w:rPr>
                <w:noProof/>
                <w:webHidden/>
              </w:rPr>
              <w:instrText xml:space="preserve"> PAGEREF _Toc62671730 \h </w:instrText>
            </w:r>
            <w:r w:rsidR="002C72EF">
              <w:rPr>
                <w:noProof/>
                <w:webHidden/>
              </w:rPr>
            </w:r>
            <w:r w:rsidR="002C72EF">
              <w:rPr>
                <w:noProof/>
                <w:webHidden/>
              </w:rPr>
              <w:fldChar w:fldCharType="separate"/>
            </w:r>
            <w:r w:rsidR="002C72EF">
              <w:rPr>
                <w:noProof/>
                <w:webHidden/>
              </w:rPr>
              <w:t>2</w:t>
            </w:r>
            <w:r w:rsidR="002C72EF">
              <w:rPr>
                <w:noProof/>
                <w:webHidden/>
              </w:rPr>
              <w:fldChar w:fldCharType="end"/>
            </w:r>
          </w:hyperlink>
        </w:p>
        <w:p w14:paraId="307B62F7" w14:textId="4FCA9ADE" w:rsidR="002C72EF" w:rsidRDefault="0068426C">
          <w:pPr>
            <w:pStyle w:val="TOC2"/>
            <w:tabs>
              <w:tab w:val="left" w:pos="1050"/>
              <w:tab w:val="right" w:leader="dot" w:pos="8296"/>
            </w:tabs>
            <w:rPr>
              <w:noProof/>
            </w:rPr>
          </w:pPr>
          <w:hyperlink w:anchor="_Toc62671731" w:history="1">
            <w:r w:rsidR="002C72EF" w:rsidRPr="00CC104B">
              <w:rPr>
                <w:rStyle w:val="a8"/>
                <w:rFonts w:ascii="Times New Roman" w:hAnsi="Times New Roman" w:cs="Times New Roman"/>
                <w:b/>
                <w:bCs/>
                <w:noProof/>
              </w:rPr>
              <w:t>A.2.</w:t>
            </w:r>
            <w:r w:rsidR="002C72EF">
              <w:rPr>
                <w:noProof/>
              </w:rPr>
              <w:tab/>
            </w:r>
            <w:r w:rsidR="002C72EF" w:rsidRPr="00CC104B">
              <w:rPr>
                <w:rStyle w:val="a8"/>
                <w:rFonts w:ascii="Times New Roman" w:hAnsi="Times New Roman" w:cs="Times New Roman"/>
                <w:b/>
                <w:bCs/>
                <w:noProof/>
              </w:rPr>
              <w:t>Indirect feature</w:t>
            </w:r>
            <w:r w:rsidR="002C72EF">
              <w:rPr>
                <w:noProof/>
                <w:webHidden/>
              </w:rPr>
              <w:tab/>
            </w:r>
            <w:r w:rsidR="002C72EF">
              <w:rPr>
                <w:noProof/>
                <w:webHidden/>
              </w:rPr>
              <w:fldChar w:fldCharType="begin"/>
            </w:r>
            <w:r w:rsidR="002C72EF">
              <w:rPr>
                <w:noProof/>
                <w:webHidden/>
              </w:rPr>
              <w:instrText xml:space="preserve"> PAGEREF _Toc62671731 \h </w:instrText>
            </w:r>
            <w:r w:rsidR="002C72EF">
              <w:rPr>
                <w:noProof/>
                <w:webHidden/>
              </w:rPr>
            </w:r>
            <w:r w:rsidR="002C72EF">
              <w:rPr>
                <w:noProof/>
                <w:webHidden/>
              </w:rPr>
              <w:fldChar w:fldCharType="separate"/>
            </w:r>
            <w:r w:rsidR="002C72EF">
              <w:rPr>
                <w:noProof/>
                <w:webHidden/>
              </w:rPr>
              <w:t>3</w:t>
            </w:r>
            <w:r w:rsidR="002C72EF">
              <w:rPr>
                <w:noProof/>
                <w:webHidden/>
              </w:rPr>
              <w:fldChar w:fldCharType="end"/>
            </w:r>
          </w:hyperlink>
        </w:p>
        <w:p w14:paraId="0890697D" w14:textId="308F9A2B" w:rsidR="002C72EF" w:rsidRDefault="0068426C">
          <w:pPr>
            <w:pStyle w:val="TOC3"/>
            <w:tabs>
              <w:tab w:val="right" w:leader="dot" w:pos="8296"/>
            </w:tabs>
            <w:rPr>
              <w:noProof/>
            </w:rPr>
          </w:pPr>
          <w:hyperlink w:anchor="_Toc62671732" w:history="1">
            <w:r w:rsidR="002C72EF" w:rsidRPr="00CC104B">
              <w:rPr>
                <w:rStyle w:val="a8"/>
                <w:rFonts w:ascii="Times New Roman" w:hAnsi="Times New Roman" w:cs="Times New Roman"/>
                <w:b/>
                <w:bCs/>
                <w:noProof/>
              </w:rPr>
              <w:t>Social network</w:t>
            </w:r>
            <w:r w:rsidR="002C72EF">
              <w:rPr>
                <w:noProof/>
                <w:webHidden/>
              </w:rPr>
              <w:tab/>
            </w:r>
            <w:r w:rsidR="002C72EF">
              <w:rPr>
                <w:noProof/>
                <w:webHidden/>
              </w:rPr>
              <w:fldChar w:fldCharType="begin"/>
            </w:r>
            <w:r w:rsidR="002C72EF">
              <w:rPr>
                <w:noProof/>
                <w:webHidden/>
              </w:rPr>
              <w:instrText xml:space="preserve"> PAGEREF _Toc62671732 \h </w:instrText>
            </w:r>
            <w:r w:rsidR="002C72EF">
              <w:rPr>
                <w:noProof/>
                <w:webHidden/>
              </w:rPr>
            </w:r>
            <w:r w:rsidR="002C72EF">
              <w:rPr>
                <w:noProof/>
                <w:webHidden/>
              </w:rPr>
              <w:fldChar w:fldCharType="separate"/>
            </w:r>
            <w:r w:rsidR="002C72EF">
              <w:rPr>
                <w:noProof/>
                <w:webHidden/>
              </w:rPr>
              <w:t>3</w:t>
            </w:r>
            <w:r w:rsidR="002C72EF">
              <w:rPr>
                <w:noProof/>
                <w:webHidden/>
              </w:rPr>
              <w:fldChar w:fldCharType="end"/>
            </w:r>
          </w:hyperlink>
        </w:p>
        <w:p w14:paraId="272B8607" w14:textId="2FE466F7" w:rsidR="002C72EF" w:rsidRDefault="0068426C">
          <w:pPr>
            <w:pStyle w:val="TOC3"/>
            <w:tabs>
              <w:tab w:val="right" w:leader="dot" w:pos="8296"/>
            </w:tabs>
            <w:rPr>
              <w:noProof/>
            </w:rPr>
          </w:pPr>
          <w:hyperlink w:anchor="_Toc62671733" w:history="1">
            <w:r w:rsidR="002C72EF" w:rsidRPr="00CC104B">
              <w:rPr>
                <w:rStyle w:val="a8"/>
                <w:rFonts w:ascii="Times New Roman" w:hAnsi="Times New Roman" w:cs="Times New Roman"/>
                <w:b/>
                <w:bCs/>
                <w:noProof/>
              </w:rPr>
              <w:t>Personality and Learning style</w:t>
            </w:r>
            <w:r w:rsidR="002C72EF">
              <w:rPr>
                <w:noProof/>
                <w:webHidden/>
              </w:rPr>
              <w:tab/>
            </w:r>
            <w:r w:rsidR="002C72EF">
              <w:rPr>
                <w:noProof/>
                <w:webHidden/>
              </w:rPr>
              <w:fldChar w:fldCharType="begin"/>
            </w:r>
            <w:r w:rsidR="002C72EF">
              <w:rPr>
                <w:noProof/>
                <w:webHidden/>
              </w:rPr>
              <w:instrText xml:space="preserve"> PAGEREF _Toc62671733 \h </w:instrText>
            </w:r>
            <w:r w:rsidR="002C72EF">
              <w:rPr>
                <w:noProof/>
                <w:webHidden/>
              </w:rPr>
            </w:r>
            <w:r w:rsidR="002C72EF">
              <w:rPr>
                <w:noProof/>
                <w:webHidden/>
              </w:rPr>
              <w:fldChar w:fldCharType="separate"/>
            </w:r>
            <w:r w:rsidR="002C72EF">
              <w:rPr>
                <w:noProof/>
                <w:webHidden/>
              </w:rPr>
              <w:t>3</w:t>
            </w:r>
            <w:r w:rsidR="002C72EF">
              <w:rPr>
                <w:noProof/>
                <w:webHidden/>
              </w:rPr>
              <w:fldChar w:fldCharType="end"/>
            </w:r>
          </w:hyperlink>
        </w:p>
        <w:p w14:paraId="4BC17510" w14:textId="3CAE1421" w:rsidR="002C72EF" w:rsidRDefault="0068426C">
          <w:pPr>
            <w:pStyle w:val="TOC1"/>
            <w:tabs>
              <w:tab w:val="left" w:pos="420"/>
              <w:tab w:val="right" w:leader="dot" w:pos="8296"/>
            </w:tabs>
            <w:rPr>
              <w:noProof/>
            </w:rPr>
          </w:pPr>
          <w:hyperlink w:anchor="_Toc62671734" w:history="1">
            <w:r w:rsidR="002C72EF" w:rsidRPr="00CC104B">
              <w:rPr>
                <w:rStyle w:val="a8"/>
                <w:rFonts w:ascii="Times New Roman" w:hAnsi="Times New Roman" w:cs="Times New Roman"/>
                <w:b/>
                <w:bCs/>
                <w:noProof/>
              </w:rPr>
              <w:t>B.</w:t>
            </w:r>
            <w:r w:rsidR="002C72EF">
              <w:rPr>
                <w:noProof/>
              </w:rPr>
              <w:tab/>
            </w:r>
            <w:r w:rsidR="002C72EF" w:rsidRPr="00CC104B">
              <w:rPr>
                <w:rStyle w:val="a8"/>
                <w:rFonts w:ascii="Times New Roman" w:hAnsi="Times New Roman" w:cs="Times New Roman"/>
                <w:b/>
                <w:bCs/>
                <w:noProof/>
              </w:rPr>
              <w:t>Predicted value</w:t>
            </w:r>
            <w:r w:rsidR="002C72EF">
              <w:rPr>
                <w:noProof/>
                <w:webHidden/>
              </w:rPr>
              <w:tab/>
            </w:r>
            <w:r w:rsidR="002C72EF">
              <w:rPr>
                <w:noProof/>
                <w:webHidden/>
              </w:rPr>
              <w:fldChar w:fldCharType="begin"/>
            </w:r>
            <w:r w:rsidR="002C72EF">
              <w:rPr>
                <w:noProof/>
                <w:webHidden/>
              </w:rPr>
              <w:instrText xml:space="preserve"> PAGEREF _Toc62671734 \h </w:instrText>
            </w:r>
            <w:r w:rsidR="002C72EF">
              <w:rPr>
                <w:noProof/>
                <w:webHidden/>
              </w:rPr>
            </w:r>
            <w:r w:rsidR="002C72EF">
              <w:rPr>
                <w:noProof/>
                <w:webHidden/>
              </w:rPr>
              <w:fldChar w:fldCharType="separate"/>
            </w:r>
            <w:r w:rsidR="002C72EF">
              <w:rPr>
                <w:noProof/>
                <w:webHidden/>
              </w:rPr>
              <w:t>3</w:t>
            </w:r>
            <w:r w:rsidR="002C72EF">
              <w:rPr>
                <w:noProof/>
                <w:webHidden/>
              </w:rPr>
              <w:fldChar w:fldCharType="end"/>
            </w:r>
          </w:hyperlink>
        </w:p>
        <w:p w14:paraId="57B4BB55" w14:textId="381DC809" w:rsidR="002C72EF" w:rsidRDefault="0068426C">
          <w:pPr>
            <w:pStyle w:val="TOC2"/>
            <w:tabs>
              <w:tab w:val="left" w:pos="1050"/>
              <w:tab w:val="right" w:leader="dot" w:pos="8296"/>
            </w:tabs>
            <w:rPr>
              <w:noProof/>
            </w:rPr>
          </w:pPr>
          <w:hyperlink w:anchor="_Toc62671735" w:history="1">
            <w:r w:rsidR="002C72EF" w:rsidRPr="00CC104B">
              <w:rPr>
                <w:rStyle w:val="a8"/>
                <w:rFonts w:ascii="Times New Roman" w:hAnsi="Times New Roman" w:cs="Times New Roman"/>
                <w:b/>
                <w:bCs/>
                <w:noProof/>
              </w:rPr>
              <w:t>B.1.</w:t>
            </w:r>
            <w:r w:rsidR="002C72EF">
              <w:rPr>
                <w:noProof/>
              </w:rPr>
              <w:tab/>
            </w:r>
            <w:r w:rsidR="002C72EF" w:rsidRPr="00CC104B">
              <w:rPr>
                <w:rStyle w:val="a8"/>
                <w:rFonts w:ascii="Times New Roman" w:hAnsi="Times New Roman" w:cs="Times New Roman"/>
                <w:b/>
                <w:bCs/>
                <w:noProof/>
              </w:rPr>
              <w:t>Student performance:</w:t>
            </w:r>
            <w:r w:rsidR="002C72EF">
              <w:rPr>
                <w:noProof/>
                <w:webHidden/>
              </w:rPr>
              <w:tab/>
            </w:r>
            <w:r w:rsidR="002C72EF">
              <w:rPr>
                <w:noProof/>
                <w:webHidden/>
              </w:rPr>
              <w:fldChar w:fldCharType="begin"/>
            </w:r>
            <w:r w:rsidR="002C72EF">
              <w:rPr>
                <w:noProof/>
                <w:webHidden/>
              </w:rPr>
              <w:instrText xml:space="preserve"> PAGEREF _Toc62671735 \h </w:instrText>
            </w:r>
            <w:r w:rsidR="002C72EF">
              <w:rPr>
                <w:noProof/>
                <w:webHidden/>
              </w:rPr>
            </w:r>
            <w:r w:rsidR="002C72EF">
              <w:rPr>
                <w:noProof/>
                <w:webHidden/>
              </w:rPr>
              <w:fldChar w:fldCharType="separate"/>
            </w:r>
            <w:r w:rsidR="002C72EF">
              <w:rPr>
                <w:noProof/>
                <w:webHidden/>
              </w:rPr>
              <w:t>3</w:t>
            </w:r>
            <w:r w:rsidR="002C72EF">
              <w:rPr>
                <w:noProof/>
                <w:webHidden/>
              </w:rPr>
              <w:fldChar w:fldCharType="end"/>
            </w:r>
          </w:hyperlink>
        </w:p>
        <w:p w14:paraId="4B838186" w14:textId="3B3E6898" w:rsidR="002C72EF" w:rsidRDefault="0068426C">
          <w:pPr>
            <w:pStyle w:val="TOC2"/>
            <w:tabs>
              <w:tab w:val="left" w:pos="1050"/>
              <w:tab w:val="right" w:leader="dot" w:pos="8296"/>
            </w:tabs>
            <w:rPr>
              <w:noProof/>
            </w:rPr>
          </w:pPr>
          <w:hyperlink w:anchor="_Toc62671736" w:history="1">
            <w:r w:rsidR="002C72EF" w:rsidRPr="00CC104B">
              <w:rPr>
                <w:rStyle w:val="a8"/>
                <w:rFonts w:ascii="Times New Roman" w:hAnsi="Times New Roman" w:cs="Times New Roman"/>
                <w:b/>
                <w:bCs/>
                <w:noProof/>
              </w:rPr>
              <w:t>B.2.</w:t>
            </w:r>
            <w:r w:rsidR="002C72EF">
              <w:rPr>
                <w:noProof/>
              </w:rPr>
              <w:tab/>
            </w:r>
            <w:r w:rsidR="002C72EF" w:rsidRPr="00CC104B">
              <w:rPr>
                <w:rStyle w:val="a8"/>
                <w:rFonts w:ascii="Times New Roman" w:hAnsi="Times New Roman" w:cs="Times New Roman"/>
                <w:b/>
                <w:bCs/>
                <w:noProof/>
              </w:rPr>
              <w:t>Other predicted values:</w:t>
            </w:r>
            <w:r w:rsidR="002C72EF">
              <w:rPr>
                <w:noProof/>
                <w:webHidden/>
              </w:rPr>
              <w:tab/>
            </w:r>
            <w:r w:rsidR="002C72EF">
              <w:rPr>
                <w:noProof/>
                <w:webHidden/>
              </w:rPr>
              <w:fldChar w:fldCharType="begin"/>
            </w:r>
            <w:r w:rsidR="002C72EF">
              <w:rPr>
                <w:noProof/>
                <w:webHidden/>
              </w:rPr>
              <w:instrText xml:space="preserve"> PAGEREF _Toc62671736 \h </w:instrText>
            </w:r>
            <w:r w:rsidR="002C72EF">
              <w:rPr>
                <w:noProof/>
                <w:webHidden/>
              </w:rPr>
            </w:r>
            <w:r w:rsidR="002C72EF">
              <w:rPr>
                <w:noProof/>
                <w:webHidden/>
              </w:rPr>
              <w:fldChar w:fldCharType="separate"/>
            </w:r>
            <w:r w:rsidR="002C72EF">
              <w:rPr>
                <w:noProof/>
                <w:webHidden/>
              </w:rPr>
              <w:t>3</w:t>
            </w:r>
            <w:r w:rsidR="002C72EF">
              <w:rPr>
                <w:noProof/>
                <w:webHidden/>
              </w:rPr>
              <w:fldChar w:fldCharType="end"/>
            </w:r>
          </w:hyperlink>
        </w:p>
        <w:p w14:paraId="0F0CBCC3" w14:textId="133DDF2B" w:rsidR="002C72EF" w:rsidRDefault="0068426C">
          <w:pPr>
            <w:pStyle w:val="TOC1"/>
            <w:tabs>
              <w:tab w:val="left" w:pos="420"/>
              <w:tab w:val="right" w:leader="dot" w:pos="8296"/>
            </w:tabs>
            <w:rPr>
              <w:noProof/>
            </w:rPr>
          </w:pPr>
          <w:hyperlink w:anchor="_Toc62671737" w:history="1">
            <w:r w:rsidR="002C72EF" w:rsidRPr="00CC104B">
              <w:rPr>
                <w:rStyle w:val="a8"/>
                <w:rFonts w:ascii="Times New Roman" w:hAnsi="Times New Roman" w:cs="Times New Roman"/>
                <w:b/>
                <w:bCs/>
                <w:noProof/>
              </w:rPr>
              <w:t>C.</w:t>
            </w:r>
            <w:r w:rsidR="002C72EF">
              <w:rPr>
                <w:noProof/>
              </w:rPr>
              <w:tab/>
            </w:r>
            <w:r w:rsidR="002C72EF" w:rsidRPr="00CC104B">
              <w:rPr>
                <w:rStyle w:val="a8"/>
                <w:rFonts w:ascii="Times New Roman" w:hAnsi="Times New Roman" w:cs="Times New Roman"/>
                <w:b/>
                <w:bCs/>
                <w:noProof/>
              </w:rPr>
              <w:t>Assumption</w:t>
            </w:r>
            <w:r w:rsidR="002C72EF">
              <w:rPr>
                <w:noProof/>
                <w:webHidden/>
              </w:rPr>
              <w:tab/>
            </w:r>
            <w:r w:rsidR="002C72EF">
              <w:rPr>
                <w:noProof/>
                <w:webHidden/>
              </w:rPr>
              <w:fldChar w:fldCharType="begin"/>
            </w:r>
            <w:r w:rsidR="002C72EF">
              <w:rPr>
                <w:noProof/>
                <w:webHidden/>
              </w:rPr>
              <w:instrText xml:space="preserve"> PAGEREF _Toc62671737 \h </w:instrText>
            </w:r>
            <w:r w:rsidR="002C72EF">
              <w:rPr>
                <w:noProof/>
                <w:webHidden/>
              </w:rPr>
            </w:r>
            <w:r w:rsidR="002C72EF">
              <w:rPr>
                <w:noProof/>
                <w:webHidden/>
              </w:rPr>
              <w:fldChar w:fldCharType="separate"/>
            </w:r>
            <w:r w:rsidR="002C72EF">
              <w:rPr>
                <w:noProof/>
                <w:webHidden/>
              </w:rPr>
              <w:t>4</w:t>
            </w:r>
            <w:r w:rsidR="002C72EF">
              <w:rPr>
                <w:noProof/>
                <w:webHidden/>
              </w:rPr>
              <w:fldChar w:fldCharType="end"/>
            </w:r>
          </w:hyperlink>
        </w:p>
        <w:p w14:paraId="76B23876" w14:textId="44002699" w:rsidR="002C72EF" w:rsidRDefault="0068426C">
          <w:pPr>
            <w:pStyle w:val="TOC2"/>
            <w:tabs>
              <w:tab w:val="left" w:pos="1050"/>
              <w:tab w:val="right" w:leader="dot" w:pos="8296"/>
            </w:tabs>
            <w:rPr>
              <w:noProof/>
            </w:rPr>
          </w:pPr>
          <w:hyperlink w:anchor="_Toc62671738" w:history="1">
            <w:r w:rsidR="002C72EF" w:rsidRPr="00CC104B">
              <w:rPr>
                <w:rStyle w:val="a8"/>
                <w:rFonts w:ascii="Times New Roman" w:hAnsi="Times New Roman" w:cs="Times New Roman"/>
                <w:b/>
                <w:bCs/>
                <w:noProof/>
              </w:rPr>
              <w:t>C.1.</w:t>
            </w:r>
            <w:r w:rsidR="002C72EF">
              <w:rPr>
                <w:noProof/>
              </w:rPr>
              <w:tab/>
            </w:r>
            <w:r w:rsidR="002C72EF" w:rsidRPr="00CC104B">
              <w:rPr>
                <w:rStyle w:val="a8"/>
                <w:rFonts w:ascii="Times New Roman" w:hAnsi="Times New Roman" w:cs="Times New Roman"/>
                <w:b/>
                <w:bCs/>
                <w:noProof/>
              </w:rPr>
              <w:t>Sequential</w:t>
            </w:r>
            <w:r w:rsidR="002C72EF">
              <w:rPr>
                <w:noProof/>
                <w:webHidden/>
              </w:rPr>
              <w:tab/>
            </w:r>
            <w:r w:rsidR="002C72EF">
              <w:rPr>
                <w:noProof/>
                <w:webHidden/>
              </w:rPr>
              <w:fldChar w:fldCharType="begin"/>
            </w:r>
            <w:r w:rsidR="002C72EF">
              <w:rPr>
                <w:noProof/>
                <w:webHidden/>
              </w:rPr>
              <w:instrText xml:space="preserve"> PAGEREF _Toc62671738 \h </w:instrText>
            </w:r>
            <w:r w:rsidR="002C72EF">
              <w:rPr>
                <w:noProof/>
                <w:webHidden/>
              </w:rPr>
            </w:r>
            <w:r w:rsidR="002C72EF">
              <w:rPr>
                <w:noProof/>
                <w:webHidden/>
              </w:rPr>
              <w:fldChar w:fldCharType="separate"/>
            </w:r>
            <w:r w:rsidR="002C72EF">
              <w:rPr>
                <w:noProof/>
                <w:webHidden/>
              </w:rPr>
              <w:t>4</w:t>
            </w:r>
            <w:r w:rsidR="002C72EF">
              <w:rPr>
                <w:noProof/>
                <w:webHidden/>
              </w:rPr>
              <w:fldChar w:fldCharType="end"/>
            </w:r>
          </w:hyperlink>
        </w:p>
        <w:p w14:paraId="2E2D0CD7" w14:textId="75478787" w:rsidR="002C72EF" w:rsidRDefault="0068426C">
          <w:pPr>
            <w:pStyle w:val="TOC2"/>
            <w:tabs>
              <w:tab w:val="left" w:pos="1050"/>
              <w:tab w:val="right" w:leader="dot" w:pos="8296"/>
            </w:tabs>
            <w:rPr>
              <w:noProof/>
            </w:rPr>
          </w:pPr>
          <w:hyperlink w:anchor="_Toc62671739" w:history="1">
            <w:r w:rsidR="002C72EF" w:rsidRPr="00CC104B">
              <w:rPr>
                <w:rStyle w:val="a8"/>
                <w:rFonts w:ascii="Times New Roman" w:hAnsi="Times New Roman" w:cs="Times New Roman"/>
                <w:b/>
                <w:bCs/>
                <w:noProof/>
              </w:rPr>
              <w:t>C.2.</w:t>
            </w:r>
            <w:r w:rsidR="002C72EF">
              <w:rPr>
                <w:noProof/>
              </w:rPr>
              <w:tab/>
            </w:r>
            <w:r w:rsidR="002C72EF" w:rsidRPr="00CC104B">
              <w:rPr>
                <w:rStyle w:val="a8"/>
                <w:rFonts w:ascii="Times New Roman" w:hAnsi="Times New Roman" w:cs="Times New Roman"/>
                <w:b/>
                <w:bCs/>
                <w:noProof/>
              </w:rPr>
              <w:t>Non-sequential</w:t>
            </w:r>
            <w:r w:rsidR="002C72EF">
              <w:rPr>
                <w:noProof/>
                <w:webHidden/>
              </w:rPr>
              <w:tab/>
            </w:r>
            <w:r w:rsidR="002C72EF">
              <w:rPr>
                <w:noProof/>
                <w:webHidden/>
              </w:rPr>
              <w:fldChar w:fldCharType="begin"/>
            </w:r>
            <w:r w:rsidR="002C72EF">
              <w:rPr>
                <w:noProof/>
                <w:webHidden/>
              </w:rPr>
              <w:instrText xml:space="preserve"> PAGEREF _Toc62671739 \h </w:instrText>
            </w:r>
            <w:r w:rsidR="002C72EF">
              <w:rPr>
                <w:noProof/>
                <w:webHidden/>
              </w:rPr>
            </w:r>
            <w:r w:rsidR="002C72EF">
              <w:rPr>
                <w:noProof/>
                <w:webHidden/>
              </w:rPr>
              <w:fldChar w:fldCharType="separate"/>
            </w:r>
            <w:r w:rsidR="002C72EF">
              <w:rPr>
                <w:noProof/>
                <w:webHidden/>
              </w:rPr>
              <w:t>4</w:t>
            </w:r>
            <w:r w:rsidR="002C72EF">
              <w:rPr>
                <w:noProof/>
                <w:webHidden/>
              </w:rPr>
              <w:fldChar w:fldCharType="end"/>
            </w:r>
          </w:hyperlink>
        </w:p>
        <w:p w14:paraId="11526542" w14:textId="16969D1E" w:rsidR="002C72EF" w:rsidRDefault="0068426C">
          <w:pPr>
            <w:pStyle w:val="TOC2"/>
            <w:tabs>
              <w:tab w:val="right" w:leader="dot" w:pos="8296"/>
            </w:tabs>
            <w:rPr>
              <w:noProof/>
            </w:rPr>
          </w:pPr>
          <w:hyperlink w:anchor="_Toc62671740" w:history="1">
            <w:r w:rsidR="002C72EF" w:rsidRPr="00CC104B">
              <w:rPr>
                <w:rStyle w:val="a8"/>
                <w:rFonts w:ascii="Times New Roman" w:hAnsi="Times New Roman" w:cs="Times New Roman"/>
                <w:b/>
                <w:bCs/>
                <w:noProof/>
              </w:rPr>
              <w:t>Cold start problem</w:t>
            </w:r>
            <w:r w:rsidR="002C72EF">
              <w:rPr>
                <w:noProof/>
                <w:webHidden/>
              </w:rPr>
              <w:tab/>
            </w:r>
            <w:r w:rsidR="002C72EF">
              <w:rPr>
                <w:noProof/>
                <w:webHidden/>
              </w:rPr>
              <w:fldChar w:fldCharType="begin"/>
            </w:r>
            <w:r w:rsidR="002C72EF">
              <w:rPr>
                <w:noProof/>
                <w:webHidden/>
              </w:rPr>
              <w:instrText xml:space="preserve"> PAGEREF _Toc62671740 \h </w:instrText>
            </w:r>
            <w:r w:rsidR="002C72EF">
              <w:rPr>
                <w:noProof/>
                <w:webHidden/>
              </w:rPr>
            </w:r>
            <w:r w:rsidR="002C72EF">
              <w:rPr>
                <w:noProof/>
                <w:webHidden/>
              </w:rPr>
              <w:fldChar w:fldCharType="separate"/>
            </w:r>
            <w:r w:rsidR="002C72EF">
              <w:rPr>
                <w:noProof/>
                <w:webHidden/>
              </w:rPr>
              <w:t>4</w:t>
            </w:r>
            <w:r w:rsidR="002C72EF">
              <w:rPr>
                <w:noProof/>
                <w:webHidden/>
              </w:rPr>
              <w:fldChar w:fldCharType="end"/>
            </w:r>
          </w:hyperlink>
        </w:p>
        <w:p w14:paraId="21033D97" w14:textId="0D26B1DB" w:rsidR="002C72EF" w:rsidRDefault="0068426C">
          <w:pPr>
            <w:pStyle w:val="TOC1"/>
            <w:tabs>
              <w:tab w:val="right" w:leader="dot" w:pos="8296"/>
            </w:tabs>
            <w:rPr>
              <w:noProof/>
            </w:rPr>
          </w:pPr>
          <w:hyperlink w:anchor="_Toc62671741" w:history="1">
            <w:r w:rsidR="002C72EF" w:rsidRPr="00CC104B">
              <w:rPr>
                <w:rStyle w:val="a8"/>
                <w:rFonts w:ascii="Times New Roman" w:hAnsi="Times New Roman" w:cs="Times New Roman"/>
                <w:b/>
                <w:bCs/>
                <w:noProof/>
              </w:rPr>
              <w:t>Reference</w:t>
            </w:r>
            <w:r w:rsidR="002C72EF">
              <w:rPr>
                <w:noProof/>
                <w:webHidden/>
              </w:rPr>
              <w:tab/>
            </w:r>
            <w:r w:rsidR="002C72EF">
              <w:rPr>
                <w:noProof/>
                <w:webHidden/>
              </w:rPr>
              <w:fldChar w:fldCharType="begin"/>
            </w:r>
            <w:r w:rsidR="002C72EF">
              <w:rPr>
                <w:noProof/>
                <w:webHidden/>
              </w:rPr>
              <w:instrText xml:space="preserve"> PAGEREF _Toc62671741 \h </w:instrText>
            </w:r>
            <w:r w:rsidR="002C72EF">
              <w:rPr>
                <w:noProof/>
                <w:webHidden/>
              </w:rPr>
            </w:r>
            <w:r w:rsidR="002C72EF">
              <w:rPr>
                <w:noProof/>
                <w:webHidden/>
              </w:rPr>
              <w:fldChar w:fldCharType="separate"/>
            </w:r>
            <w:r w:rsidR="002C72EF">
              <w:rPr>
                <w:noProof/>
                <w:webHidden/>
              </w:rPr>
              <w:t>5</w:t>
            </w:r>
            <w:r w:rsidR="002C72EF">
              <w:rPr>
                <w:noProof/>
                <w:webHidden/>
              </w:rPr>
              <w:fldChar w:fldCharType="end"/>
            </w:r>
          </w:hyperlink>
        </w:p>
        <w:p w14:paraId="206D197F" w14:textId="145E8E91" w:rsidR="00AA6CA4" w:rsidRPr="00174CE3" w:rsidRDefault="00AA6CA4" w:rsidP="00AA6CA4">
          <w:pPr>
            <w:rPr>
              <w:rFonts w:ascii="Times New Roman" w:hAnsi="Times New Roman" w:cs="Times New Roman"/>
              <w:b/>
              <w:bCs/>
              <w:lang w:val="zh-CN"/>
            </w:rPr>
          </w:pPr>
          <w:r w:rsidRPr="00174CE3">
            <w:rPr>
              <w:rFonts w:ascii="Times New Roman" w:hAnsi="Times New Roman" w:cs="Times New Roman"/>
              <w:b/>
              <w:bCs/>
              <w:lang w:val="zh-CN"/>
            </w:rPr>
            <w:fldChar w:fldCharType="end"/>
          </w:r>
        </w:p>
      </w:sdtContent>
    </w:sdt>
    <w:p w14:paraId="370AEF9A" w14:textId="77777777" w:rsidR="00416BF7" w:rsidRDefault="00416BF7" w:rsidP="00416BF7">
      <w:pPr>
        <w:rPr>
          <w:rFonts w:ascii="Times New Roman" w:hAnsi="Times New Roman" w:cs="Times New Roman"/>
          <w:b/>
          <w:bCs/>
          <w:sz w:val="28"/>
          <w:szCs w:val="28"/>
        </w:rPr>
      </w:pPr>
    </w:p>
    <w:p w14:paraId="637DBE15" w14:textId="77777777" w:rsidR="00416BF7" w:rsidRDefault="00416BF7" w:rsidP="00416BF7">
      <w:pPr>
        <w:rPr>
          <w:rFonts w:ascii="Times New Roman" w:hAnsi="Times New Roman" w:cs="Times New Roman"/>
          <w:b/>
          <w:bCs/>
          <w:sz w:val="28"/>
          <w:szCs w:val="28"/>
        </w:rPr>
      </w:pPr>
    </w:p>
    <w:p w14:paraId="7774932D" w14:textId="3996A67C" w:rsidR="00ED7E85" w:rsidRPr="00416BF7" w:rsidRDefault="00416BF7" w:rsidP="00416BF7">
      <w:pPr>
        <w:outlineLvl w:val="0"/>
        <w:rPr>
          <w:rFonts w:ascii="Times New Roman" w:hAnsi="Times New Roman" w:cs="Times New Roman"/>
          <w:b/>
          <w:bCs/>
          <w:sz w:val="28"/>
          <w:szCs w:val="28"/>
        </w:rPr>
      </w:pPr>
      <w:bookmarkStart w:id="0" w:name="_Toc62671724"/>
      <w:r w:rsidRPr="00416BF7">
        <w:rPr>
          <w:rFonts w:ascii="Times New Roman" w:hAnsi="Times New Roman" w:cs="Times New Roman" w:hint="eastAsia"/>
          <w:b/>
          <w:bCs/>
          <w:sz w:val="28"/>
          <w:szCs w:val="28"/>
        </w:rPr>
        <w:t>Introduction</w:t>
      </w:r>
      <w:bookmarkEnd w:id="0"/>
    </w:p>
    <w:p w14:paraId="29820999" w14:textId="37417E78" w:rsidR="001F1869" w:rsidRDefault="001F1869" w:rsidP="00416BF7">
      <w:pPr>
        <w:jc w:val="center"/>
        <w:rPr>
          <w:rFonts w:ascii="Times New Roman" w:hAnsi="Times New Roman" w:cs="Times New Roman"/>
        </w:rPr>
      </w:pPr>
      <w:r w:rsidRPr="00174CE3">
        <w:rPr>
          <w:rFonts w:ascii="Times New Roman" w:hAnsi="Times New Roman" w:cs="Times New Roman"/>
          <w:noProof/>
        </w:rPr>
        <w:drawing>
          <wp:inline distT="0" distB="0" distL="0" distR="0" wp14:anchorId="3A174FEA" wp14:editId="03A6F63F">
            <wp:extent cx="4912360" cy="2016753"/>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14568" cy="2017659"/>
                    </a:xfrm>
                    <a:prstGeom prst="rect">
                      <a:avLst/>
                    </a:prstGeom>
                    <a:noFill/>
                    <a:ln>
                      <a:noFill/>
                    </a:ln>
                  </pic:spPr>
                </pic:pic>
              </a:graphicData>
            </a:graphic>
          </wp:inline>
        </w:drawing>
      </w:r>
    </w:p>
    <w:p w14:paraId="669D822E" w14:textId="6AF9C9BB" w:rsidR="00416BF7" w:rsidRDefault="00416BF7" w:rsidP="00416BF7">
      <w:pPr>
        <w:jc w:val="center"/>
        <w:rPr>
          <w:rFonts w:ascii="Times New Roman" w:hAnsi="Times New Roman" w:cs="Times New Roman"/>
        </w:rPr>
      </w:pPr>
      <w:r>
        <w:rPr>
          <w:rFonts w:ascii="Times New Roman" w:hAnsi="Times New Roman" w:cs="Times New Roman"/>
        </w:rPr>
        <w:t>F</w:t>
      </w:r>
      <w:r>
        <w:rPr>
          <w:rFonts w:ascii="Times New Roman" w:hAnsi="Times New Roman" w:cs="Times New Roman" w:hint="eastAsia"/>
        </w:rPr>
        <w:t>ig</w:t>
      </w:r>
      <w:r>
        <w:rPr>
          <w:rFonts w:ascii="Times New Roman" w:hAnsi="Times New Roman" w:cs="Times New Roman"/>
        </w:rPr>
        <w:t>.1 Structure of student performance prediction</w:t>
      </w:r>
    </w:p>
    <w:p w14:paraId="0BBCFAE1" w14:textId="77777777" w:rsidR="00416BF7" w:rsidRPr="00174CE3" w:rsidRDefault="00416BF7" w:rsidP="00416BF7">
      <w:pPr>
        <w:jc w:val="left"/>
        <w:rPr>
          <w:rFonts w:ascii="Times New Roman" w:hAnsi="Times New Roman" w:cs="Times New Roman"/>
        </w:rPr>
      </w:pPr>
    </w:p>
    <w:p w14:paraId="70C8B847" w14:textId="12405B8C" w:rsidR="000F2F13" w:rsidRPr="00174CE3" w:rsidRDefault="000F2F13" w:rsidP="000F2F13">
      <w:pPr>
        <w:rPr>
          <w:rFonts w:ascii="Times New Roman" w:hAnsi="Times New Roman" w:cs="Times New Roman"/>
        </w:rPr>
      </w:pPr>
      <w:r w:rsidRPr="00174CE3">
        <w:rPr>
          <w:rFonts w:ascii="Times New Roman" w:hAnsi="Times New Roman" w:cs="Times New Roman"/>
        </w:rPr>
        <w:t xml:space="preserve">Some crucial aspects differentiate state of the art for learning performance prediction </w:t>
      </w:r>
      <w:r w:rsidR="004155E9" w:rsidRPr="00174CE3">
        <w:rPr>
          <w:rFonts w:ascii="Times New Roman" w:hAnsi="Times New Roman" w:cs="Times New Roman"/>
        </w:rPr>
        <w:t>research</w:t>
      </w:r>
      <w:r w:rsidRPr="00174CE3">
        <w:rPr>
          <w:rFonts w:ascii="Times New Roman" w:hAnsi="Times New Roman" w:cs="Times New Roman"/>
        </w:rPr>
        <w:t>.</w:t>
      </w:r>
      <w:r w:rsidR="00D2092D" w:rsidRPr="00174CE3">
        <w:rPr>
          <w:rFonts w:ascii="Times New Roman" w:hAnsi="Times New Roman" w:cs="Times New Roman"/>
        </w:rPr>
        <w:t xml:space="preserve"> </w:t>
      </w:r>
      <w:r w:rsidR="00416BF7">
        <w:rPr>
          <w:rFonts w:ascii="Times New Roman" w:hAnsi="Times New Roman" w:cs="Times New Roman"/>
        </w:rPr>
        <w:t xml:space="preserve">According to </w:t>
      </w:r>
      <w:r w:rsidR="002C72EF">
        <w:rPr>
          <w:rFonts w:ascii="Times New Roman" w:hAnsi="Times New Roman" w:cs="Times New Roman"/>
        </w:rPr>
        <w:t xml:space="preserve">the </w:t>
      </w:r>
      <w:r w:rsidR="00416BF7">
        <w:rPr>
          <w:rFonts w:ascii="Times New Roman" w:hAnsi="Times New Roman" w:cs="Times New Roman"/>
        </w:rPr>
        <w:t>basic structure of student performance prediction</w:t>
      </w:r>
      <w:r w:rsidR="00700D3D">
        <w:rPr>
          <w:rFonts w:ascii="Times New Roman" w:hAnsi="Times New Roman" w:cs="Times New Roman"/>
        </w:rPr>
        <w:t xml:space="preserve"> task</w:t>
      </w:r>
      <w:r w:rsidR="00C33B65">
        <w:rPr>
          <w:rFonts w:ascii="Times New Roman" w:hAnsi="Times New Roman" w:cs="Times New Roman"/>
        </w:rPr>
        <w:t xml:space="preserve"> (Fig.1)</w:t>
      </w:r>
      <w:r w:rsidR="00416BF7">
        <w:rPr>
          <w:rFonts w:ascii="Times New Roman" w:hAnsi="Times New Roman" w:cs="Times New Roman"/>
        </w:rPr>
        <w:t>, e</w:t>
      </w:r>
      <w:r w:rsidR="00D2092D" w:rsidRPr="00174CE3">
        <w:rPr>
          <w:rFonts w:ascii="Times New Roman" w:hAnsi="Times New Roman" w:cs="Times New Roman"/>
        </w:rPr>
        <w:t xml:space="preserve">xisting research on </w:t>
      </w:r>
      <w:r w:rsidR="00D2092D" w:rsidRPr="00174CE3">
        <w:rPr>
          <w:rFonts w:ascii="Times New Roman" w:hAnsi="Times New Roman" w:cs="Times New Roman"/>
        </w:rPr>
        <w:lastRenderedPageBreak/>
        <w:t>Learning Performance Prediction can be divided according to data(input), predicted values(output), and assumption.</w:t>
      </w:r>
    </w:p>
    <w:p w14:paraId="0E5BC0D4" w14:textId="1B74CBC9" w:rsidR="001F1869" w:rsidRPr="00174CE3" w:rsidRDefault="001F1869" w:rsidP="000F2F13">
      <w:pPr>
        <w:rPr>
          <w:rFonts w:ascii="Times New Roman" w:hAnsi="Times New Roman" w:cs="Times New Roman"/>
        </w:rPr>
      </w:pPr>
    </w:p>
    <w:p w14:paraId="062BC6FE" w14:textId="77777777" w:rsidR="000F2F13" w:rsidRPr="00174CE3" w:rsidRDefault="000F2F13" w:rsidP="0081124A">
      <w:pPr>
        <w:pStyle w:val="a3"/>
        <w:numPr>
          <w:ilvl w:val="0"/>
          <w:numId w:val="1"/>
        </w:numPr>
        <w:ind w:firstLineChars="0"/>
        <w:outlineLvl w:val="0"/>
        <w:rPr>
          <w:rFonts w:ascii="Times New Roman" w:hAnsi="Times New Roman" w:cs="Times New Roman"/>
          <w:b/>
          <w:bCs/>
          <w:sz w:val="28"/>
          <w:szCs w:val="28"/>
        </w:rPr>
      </w:pPr>
      <w:bookmarkStart w:id="1" w:name="_Toc62671725"/>
      <w:r w:rsidRPr="00174CE3">
        <w:rPr>
          <w:rFonts w:ascii="Times New Roman" w:hAnsi="Times New Roman" w:cs="Times New Roman"/>
          <w:b/>
          <w:bCs/>
          <w:sz w:val="28"/>
          <w:szCs w:val="28"/>
        </w:rPr>
        <w:t>Input data:</w:t>
      </w:r>
      <w:bookmarkEnd w:id="1"/>
      <w:r w:rsidRPr="00174CE3">
        <w:rPr>
          <w:rFonts w:ascii="Times New Roman" w:hAnsi="Times New Roman" w:cs="Times New Roman"/>
          <w:b/>
          <w:bCs/>
          <w:sz w:val="28"/>
          <w:szCs w:val="28"/>
        </w:rPr>
        <w:t xml:space="preserve"> </w:t>
      </w:r>
    </w:p>
    <w:p w14:paraId="30F30C78" w14:textId="1C0EFDD0" w:rsidR="000F2F13" w:rsidRPr="00174CE3" w:rsidRDefault="000F2F13" w:rsidP="000F2F13">
      <w:pPr>
        <w:rPr>
          <w:rFonts w:ascii="Times New Roman" w:hAnsi="Times New Roman" w:cs="Times New Roman"/>
        </w:rPr>
      </w:pPr>
      <w:r w:rsidRPr="00174CE3">
        <w:rPr>
          <w:rFonts w:ascii="Times New Roman" w:hAnsi="Times New Roman" w:cs="Times New Roman"/>
        </w:rPr>
        <w:t>Performance prediction has different prediction effects because of the different input data.</w:t>
      </w:r>
    </w:p>
    <w:p w14:paraId="77321542" w14:textId="77029FF2" w:rsidR="000F2F13" w:rsidRDefault="000F2F13" w:rsidP="000F2F13">
      <w:pPr>
        <w:rPr>
          <w:rFonts w:ascii="Times New Roman" w:hAnsi="Times New Roman" w:cs="Times New Roman"/>
        </w:rPr>
      </w:pPr>
      <w:r w:rsidRPr="00174CE3">
        <w:rPr>
          <w:rFonts w:ascii="Times New Roman" w:hAnsi="Times New Roman" w:cs="Times New Roman"/>
        </w:rPr>
        <w:t>The input data in the existing research can be divided into direct factors and indirect factors.</w:t>
      </w:r>
    </w:p>
    <w:p w14:paraId="3ABF0DC9" w14:textId="77777777" w:rsidR="00700D3D" w:rsidRPr="00174CE3" w:rsidRDefault="00700D3D" w:rsidP="000F2F13">
      <w:pPr>
        <w:rPr>
          <w:rFonts w:ascii="Times New Roman" w:hAnsi="Times New Roman" w:cs="Times New Roman"/>
        </w:rPr>
      </w:pPr>
    </w:p>
    <w:p w14:paraId="6A803441" w14:textId="13020A14" w:rsidR="000F2F13" w:rsidRPr="00174CE3" w:rsidRDefault="000F2F13" w:rsidP="0081124A">
      <w:pPr>
        <w:pStyle w:val="a3"/>
        <w:numPr>
          <w:ilvl w:val="1"/>
          <w:numId w:val="1"/>
        </w:numPr>
        <w:ind w:firstLineChars="0"/>
        <w:outlineLvl w:val="1"/>
        <w:rPr>
          <w:rFonts w:ascii="Times New Roman" w:hAnsi="Times New Roman" w:cs="Times New Roman"/>
          <w:b/>
          <w:bCs/>
          <w:sz w:val="24"/>
          <w:szCs w:val="24"/>
        </w:rPr>
      </w:pPr>
      <w:bookmarkStart w:id="2" w:name="_Toc62671726"/>
      <w:r w:rsidRPr="00174CE3">
        <w:rPr>
          <w:rFonts w:ascii="Times New Roman" w:hAnsi="Times New Roman" w:cs="Times New Roman"/>
          <w:b/>
          <w:bCs/>
          <w:sz w:val="24"/>
          <w:szCs w:val="24"/>
        </w:rPr>
        <w:t xml:space="preserve">Direct </w:t>
      </w:r>
      <w:r w:rsidR="000F71A6">
        <w:rPr>
          <w:rFonts w:ascii="Times New Roman" w:hAnsi="Times New Roman" w:cs="Times New Roman"/>
          <w:b/>
          <w:bCs/>
          <w:sz w:val="24"/>
          <w:szCs w:val="24"/>
        </w:rPr>
        <w:t>feature</w:t>
      </w:r>
      <w:bookmarkEnd w:id="2"/>
    </w:p>
    <w:p w14:paraId="5766719F" w14:textId="536190F5" w:rsidR="000F2F13" w:rsidRPr="00174CE3" w:rsidRDefault="000F2F13" w:rsidP="000F2F13">
      <w:pPr>
        <w:rPr>
          <w:rFonts w:ascii="Times New Roman" w:hAnsi="Times New Roman" w:cs="Times New Roman"/>
        </w:rPr>
      </w:pPr>
      <w:r w:rsidRPr="00174CE3">
        <w:rPr>
          <w:rFonts w:ascii="Times New Roman" w:hAnsi="Times New Roman" w:cs="Times New Roman"/>
        </w:rPr>
        <w:t>Direct factors refer to the original data in the education system. These data can be divided according to the type of education system.</w:t>
      </w:r>
    </w:p>
    <w:p w14:paraId="30B3E4F5" w14:textId="77777777" w:rsidR="0081124A" w:rsidRPr="00174CE3" w:rsidRDefault="0081124A" w:rsidP="0081124A">
      <w:pPr>
        <w:rPr>
          <w:rFonts w:ascii="Times New Roman" w:hAnsi="Times New Roman" w:cs="Times New Roman"/>
          <w:b/>
          <w:bCs/>
        </w:rPr>
      </w:pPr>
    </w:p>
    <w:p w14:paraId="45FFD592" w14:textId="6F9EF94C" w:rsidR="000F2F13" w:rsidRPr="00174CE3" w:rsidRDefault="0081124A" w:rsidP="0081124A">
      <w:pPr>
        <w:rPr>
          <w:rFonts w:ascii="Times New Roman" w:hAnsi="Times New Roman" w:cs="Times New Roman"/>
          <w:b/>
          <w:bCs/>
        </w:rPr>
      </w:pPr>
      <w:r w:rsidRPr="00174CE3">
        <w:rPr>
          <w:rFonts w:ascii="Times New Roman" w:hAnsi="Times New Roman" w:cs="Times New Roman"/>
          <w:b/>
          <w:bCs/>
        </w:rPr>
        <w:t xml:space="preserve">In </w:t>
      </w:r>
      <w:r w:rsidR="00F947E6">
        <w:rPr>
          <w:rFonts w:ascii="Times New Roman" w:hAnsi="Times New Roman" w:cs="Times New Roman" w:hint="eastAsia"/>
          <w:b/>
          <w:bCs/>
        </w:rPr>
        <w:t>t</w:t>
      </w:r>
      <w:r w:rsidR="000F2F13" w:rsidRPr="00174CE3">
        <w:rPr>
          <w:rFonts w:ascii="Times New Roman" w:hAnsi="Times New Roman" w:cs="Times New Roman"/>
          <w:b/>
          <w:bCs/>
        </w:rPr>
        <w:t>raditional education system</w:t>
      </w:r>
      <w:r w:rsidRPr="00174CE3">
        <w:rPr>
          <w:rFonts w:ascii="Times New Roman" w:hAnsi="Times New Roman" w:cs="Times New Roman"/>
          <w:b/>
          <w:bCs/>
        </w:rPr>
        <w:t>s</w:t>
      </w:r>
      <w:r w:rsidR="000F2F13" w:rsidRPr="00174CE3">
        <w:rPr>
          <w:rFonts w:ascii="Times New Roman" w:hAnsi="Times New Roman" w:cs="Times New Roman"/>
          <w:b/>
          <w:bCs/>
        </w:rPr>
        <w:t xml:space="preserve">: </w:t>
      </w:r>
    </w:p>
    <w:p w14:paraId="31FD3537" w14:textId="473BB1D7" w:rsidR="00F86BD3" w:rsidRPr="00174CE3" w:rsidRDefault="000F2F13" w:rsidP="000F2F13">
      <w:pPr>
        <w:rPr>
          <w:rFonts w:ascii="Times New Roman" w:hAnsi="Times New Roman" w:cs="Times New Roman"/>
        </w:rPr>
      </w:pPr>
      <w:r w:rsidRPr="00174CE3">
        <w:rPr>
          <w:rFonts w:ascii="Times New Roman" w:hAnsi="Times New Roman" w:cs="Times New Roman"/>
        </w:rPr>
        <w:t>The commonly used mining data in the traditional education system includes course performance, demographic feature, and learning material.</w:t>
      </w:r>
    </w:p>
    <w:p w14:paraId="6267374D" w14:textId="504958F0" w:rsidR="000F2F13" w:rsidRPr="00174CE3" w:rsidRDefault="00ED7E85" w:rsidP="0081124A">
      <w:pPr>
        <w:pStyle w:val="a3"/>
        <w:numPr>
          <w:ilvl w:val="0"/>
          <w:numId w:val="2"/>
        </w:numPr>
        <w:ind w:firstLineChars="0"/>
        <w:outlineLvl w:val="2"/>
        <w:rPr>
          <w:rFonts w:ascii="Times New Roman" w:hAnsi="Times New Roman" w:cs="Times New Roman"/>
          <w:b/>
          <w:bCs/>
        </w:rPr>
      </w:pPr>
      <w:bookmarkStart w:id="3" w:name="_Toc62671727"/>
      <w:r w:rsidRPr="00174CE3">
        <w:rPr>
          <w:rFonts w:ascii="Times New Roman" w:hAnsi="Times New Roman" w:cs="Times New Roman"/>
          <w:b/>
          <w:bCs/>
        </w:rPr>
        <w:t>Learning outcome</w:t>
      </w:r>
      <w:r w:rsidR="000F2F13" w:rsidRPr="00174CE3">
        <w:rPr>
          <w:rFonts w:ascii="Times New Roman" w:hAnsi="Times New Roman" w:cs="Times New Roman"/>
          <w:b/>
          <w:bCs/>
        </w:rPr>
        <w:t>:</w:t>
      </w:r>
      <w:bookmarkEnd w:id="3"/>
      <w:r w:rsidR="000F2F13" w:rsidRPr="00174CE3">
        <w:rPr>
          <w:rFonts w:ascii="Times New Roman" w:hAnsi="Times New Roman" w:cs="Times New Roman"/>
          <w:b/>
          <w:bCs/>
        </w:rPr>
        <w:t xml:space="preserve"> </w:t>
      </w:r>
    </w:p>
    <w:p w14:paraId="18528631" w14:textId="7EE3F135" w:rsidR="000F2F13" w:rsidRPr="00174CE3" w:rsidRDefault="000F2F13" w:rsidP="000F2F13">
      <w:pPr>
        <w:rPr>
          <w:rFonts w:ascii="Times New Roman" w:hAnsi="Times New Roman" w:cs="Times New Roman"/>
        </w:rPr>
      </w:pPr>
      <w:r w:rsidRPr="00174CE3">
        <w:rPr>
          <w:rFonts w:ascii="Times New Roman" w:hAnsi="Times New Roman" w:cs="Times New Roman"/>
        </w:rPr>
        <w:t xml:space="preserve">Existing articles usually use pre-course performance data or current course performance, </w:t>
      </w:r>
      <w:r w:rsidR="004F2325" w:rsidRPr="00174CE3">
        <w:rPr>
          <w:rFonts w:ascii="Times New Roman" w:hAnsi="Times New Roman" w:cs="Times New Roman"/>
        </w:rPr>
        <w:t>assuming</w:t>
      </w:r>
      <w:r w:rsidRPr="00174CE3">
        <w:rPr>
          <w:rFonts w:ascii="Times New Roman" w:hAnsi="Times New Roman" w:cs="Times New Roman"/>
        </w:rPr>
        <w:t xml:space="preserve"> that the past or the current stage can be used </w:t>
      </w:r>
      <w:r w:rsidR="002C72EF">
        <w:rPr>
          <w:rFonts w:ascii="Times New Roman" w:hAnsi="Times New Roman" w:cs="Times New Roman"/>
        </w:rPr>
        <w:t>for</w:t>
      </w:r>
      <w:r w:rsidRPr="00174CE3">
        <w:rPr>
          <w:rFonts w:ascii="Times New Roman" w:hAnsi="Times New Roman" w:cs="Times New Roman"/>
        </w:rPr>
        <w:t xml:space="preserve"> future</w:t>
      </w:r>
      <w:r w:rsidR="002C72EF">
        <w:rPr>
          <w:rFonts w:ascii="Times New Roman" w:hAnsi="Times New Roman" w:cs="Times New Roman"/>
        </w:rPr>
        <w:t xml:space="preserve"> state prediction</w:t>
      </w:r>
      <w:r w:rsidRPr="00174CE3">
        <w:rPr>
          <w:rFonts w:ascii="Times New Roman" w:hAnsi="Times New Roman" w:cs="Times New Roman"/>
        </w:rPr>
        <w:t>.</w:t>
      </w:r>
    </w:p>
    <w:p w14:paraId="23C6E908" w14:textId="0FC3024B" w:rsidR="00F86BD3" w:rsidRPr="00174CE3" w:rsidRDefault="000F2F13" w:rsidP="000F2F13">
      <w:pPr>
        <w:rPr>
          <w:rFonts w:ascii="Times New Roman" w:hAnsi="Times New Roman" w:cs="Times New Roman"/>
        </w:rPr>
      </w:pPr>
      <w:r w:rsidRPr="00174CE3">
        <w:rPr>
          <w:rFonts w:ascii="Times New Roman" w:hAnsi="Times New Roman" w:cs="Times New Roman"/>
        </w:rPr>
        <w:t>In the traditional education system, these course performance data can be quiz</w:t>
      </w:r>
      <w:r w:rsidR="004F2325" w:rsidRPr="00174CE3">
        <w:rPr>
          <w:rFonts w:ascii="Times New Roman" w:hAnsi="Times New Roman" w:cs="Times New Roman"/>
        </w:rPr>
        <w:t xml:space="preserve"> results</w:t>
      </w:r>
      <w:r w:rsidRPr="00174CE3">
        <w:rPr>
          <w:rFonts w:ascii="Times New Roman" w:hAnsi="Times New Roman" w:cs="Times New Roman"/>
        </w:rPr>
        <w:t>, test scores, accuracy rate, GPA for a semester, a school year, graduation, rewards and punishments, and homework completion.</w:t>
      </w:r>
    </w:p>
    <w:p w14:paraId="142DD9E9" w14:textId="2EB42D73" w:rsidR="000F2F13" w:rsidRPr="00174CE3" w:rsidRDefault="000F2F13" w:rsidP="0081124A">
      <w:pPr>
        <w:pStyle w:val="a3"/>
        <w:numPr>
          <w:ilvl w:val="0"/>
          <w:numId w:val="2"/>
        </w:numPr>
        <w:ind w:firstLineChars="0"/>
        <w:outlineLvl w:val="2"/>
        <w:rPr>
          <w:rFonts w:ascii="Times New Roman" w:hAnsi="Times New Roman" w:cs="Times New Roman"/>
          <w:b/>
          <w:bCs/>
        </w:rPr>
      </w:pPr>
      <w:bookmarkStart w:id="4" w:name="_Toc62671728"/>
      <w:r w:rsidRPr="00174CE3">
        <w:rPr>
          <w:rFonts w:ascii="Times New Roman" w:hAnsi="Times New Roman" w:cs="Times New Roman"/>
          <w:b/>
          <w:bCs/>
        </w:rPr>
        <w:t>Demographic feature:</w:t>
      </w:r>
      <w:bookmarkEnd w:id="4"/>
    </w:p>
    <w:p w14:paraId="6E528114" w14:textId="7EA85D35" w:rsidR="000F2F13" w:rsidRPr="00174CE3" w:rsidRDefault="000F2F13" w:rsidP="000F2F13">
      <w:pPr>
        <w:rPr>
          <w:rFonts w:ascii="Times New Roman" w:hAnsi="Times New Roman" w:cs="Times New Roman"/>
        </w:rPr>
      </w:pPr>
      <w:r w:rsidRPr="00174CE3">
        <w:rPr>
          <w:rFonts w:ascii="Times New Roman" w:hAnsi="Times New Roman" w:cs="Times New Roman"/>
        </w:rPr>
        <w:t xml:space="preserve">Demographic data is commonly used in traditional education systems, including </w:t>
      </w:r>
      <w:r w:rsidR="004F2325" w:rsidRPr="00174CE3">
        <w:rPr>
          <w:rFonts w:ascii="Times New Roman" w:hAnsi="Times New Roman" w:cs="Times New Roman"/>
        </w:rPr>
        <w:t>f</w:t>
      </w:r>
      <w:r w:rsidRPr="00174CE3">
        <w:rPr>
          <w:rFonts w:ascii="Times New Roman" w:hAnsi="Times New Roman" w:cs="Times New Roman"/>
        </w:rPr>
        <w:t>amily, Gender, Age, Level of Schooling, Country of Origin, Primary Language, Employment Status, etc.</w:t>
      </w:r>
      <w:r w:rsidR="00F05AD5">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PceycRUK","properties":{"formattedCitation":"[1], [2]","plainCitation":"[1], [2]","noteIndex":0},"citationItems":[{"id":289,"uris":["http://zotero.org/users/local/rn9EKYSP/items/D8VDVLXA"],"uri":["http://zotero.org/users/local/rn9EKYSP/items/D8VDVLXA"],"itemData":{"id":289,"type":"paper-conference","container-title":"2015 IEEE Frontiers in Education Conference (FIE)","page":"1–7","publisher":"IEEE","source":"Google Scholar","title":"Formulation of a predictive model for academic performance based on students' academic and demographic data","author":[{"family":"Rubiano","given":"Sandra Milena Merchan"},{"family":"Garcia","given":"Jorge Alberto Duarte"}],"issued":{"date-parts":[["2015"]]}}},{"id":292,"uris":["http://zotero.org/users/local/rn9EKYSP/items/7U5AA4A4"],"uri":["http://zotero.org/users/local/rn9EKYSP/items/7U5AA4A4"],"itemData":{"id":292,"type":"paper-conference","container-title":"2014 37th International Convention on Information and Communication Technology, Electronics and Microelectronics (MIPRO)","page":"1222–1227","publisher":"IEEE","source":"Google Scholar","title":"Determining the impact of demographic features in predicting student success in Croatia","author":[{"family":"Trstenjak","given":"Bruno"},{"family":"\\DJonko","given":"Dženana"}],"issued":{"date-parts":[["2014"]]}}}],"schema":"https://github.com/citation-style-language/schema/raw/master/csl-citation.json"} </w:instrText>
      </w:r>
      <w:r w:rsidR="00F05AD5">
        <w:rPr>
          <w:rFonts w:ascii="Times New Roman" w:hAnsi="Times New Roman" w:cs="Times New Roman"/>
        </w:rPr>
        <w:fldChar w:fldCharType="separate"/>
      </w:r>
      <w:r w:rsidR="00F05AD5" w:rsidRPr="00F05AD5">
        <w:rPr>
          <w:rFonts w:ascii="Times New Roman" w:hAnsi="Times New Roman" w:cs="Times New Roman"/>
        </w:rPr>
        <w:t>[1], [2]</w:t>
      </w:r>
      <w:r w:rsidR="00F05AD5">
        <w:rPr>
          <w:rFonts w:ascii="Times New Roman" w:hAnsi="Times New Roman" w:cs="Times New Roman"/>
        </w:rPr>
        <w:fldChar w:fldCharType="end"/>
      </w:r>
    </w:p>
    <w:p w14:paraId="62BC546C" w14:textId="77777777" w:rsidR="0081124A" w:rsidRPr="00174CE3" w:rsidRDefault="0081124A" w:rsidP="000F2F13">
      <w:pPr>
        <w:rPr>
          <w:rFonts w:ascii="Times New Roman" w:hAnsi="Times New Roman" w:cs="Times New Roman"/>
        </w:rPr>
      </w:pPr>
    </w:p>
    <w:p w14:paraId="26EEE703" w14:textId="5D69050A" w:rsidR="000F2F13" w:rsidRPr="00174CE3" w:rsidRDefault="0081124A" w:rsidP="0081124A">
      <w:pPr>
        <w:rPr>
          <w:rFonts w:ascii="Times New Roman" w:hAnsi="Times New Roman" w:cs="Times New Roman"/>
          <w:b/>
          <w:bCs/>
        </w:rPr>
      </w:pPr>
      <w:r w:rsidRPr="00174CE3">
        <w:rPr>
          <w:rFonts w:ascii="Times New Roman" w:hAnsi="Times New Roman" w:cs="Times New Roman"/>
          <w:b/>
          <w:bCs/>
        </w:rPr>
        <w:t>In d</w:t>
      </w:r>
      <w:r w:rsidR="000F2F13" w:rsidRPr="00174CE3">
        <w:rPr>
          <w:rFonts w:ascii="Times New Roman" w:hAnsi="Times New Roman" w:cs="Times New Roman"/>
          <w:b/>
          <w:bCs/>
        </w:rPr>
        <w:t>istance education</w:t>
      </w:r>
      <w:r w:rsidRPr="00174CE3">
        <w:rPr>
          <w:rFonts w:ascii="Times New Roman" w:hAnsi="Times New Roman" w:cs="Times New Roman"/>
          <w:b/>
          <w:bCs/>
        </w:rPr>
        <w:t xml:space="preserve"> systems</w:t>
      </w:r>
      <w:r w:rsidR="000F2F13" w:rsidRPr="00174CE3">
        <w:rPr>
          <w:rFonts w:ascii="Times New Roman" w:hAnsi="Times New Roman" w:cs="Times New Roman"/>
          <w:b/>
          <w:bCs/>
        </w:rPr>
        <w:t xml:space="preserve">: </w:t>
      </w:r>
    </w:p>
    <w:p w14:paraId="48C41F57" w14:textId="4BA758AA" w:rsidR="004B7FCE" w:rsidRPr="00174CE3" w:rsidRDefault="00117E1E" w:rsidP="000F2F13">
      <w:pPr>
        <w:rPr>
          <w:rFonts w:ascii="Times New Roman" w:hAnsi="Times New Roman" w:cs="Times New Roman"/>
        </w:rPr>
      </w:pPr>
      <w:r>
        <w:rPr>
          <w:rFonts w:ascii="Times New Roman" w:hAnsi="Times New Roman" w:cs="Times New Roman"/>
        </w:rPr>
        <w:t>D</w:t>
      </w:r>
      <w:r w:rsidR="000F2F13" w:rsidRPr="00174CE3">
        <w:rPr>
          <w:rFonts w:ascii="Times New Roman" w:hAnsi="Times New Roman" w:cs="Times New Roman"/>
        </w:rPr>
        <w:t>istance education system refers to a learning system for teaching and learning online. Compared with traditional education systems, distance education systems have more complex and diverse data types</w:t>
      </w:r>
      <w:r w:rsidR="00BE019B">
        <w:rPr>
          <w:rFonts w:ascii="Times New Roman" w:hAnsi="Times New Roman" w:cs="Times New Roman"/>
        </w:rPr>
        <w:t>. D</w:t>
      </w:r>
      <w:r w:rsidR="000F2F13" w:rsidRPr="00174CE3">
        <w:rPr>
          <w:rFonts w:ascii="Times New Roman" w:hAnsi="Times New Roman" w:cs="Times New Roman"/>
        </w:rPr>
        <w:t xml:space="preserve">ata records are complete and coherent so that more information can be obtained from them. The unique data types in the distance education system are learning material and learning </w:t>
      </w:r>
      <w:proofErr w:type="spellStart"/>
      <w:r w:rsidR="000F2F13" w:rsidRPr="00174CE3">
        <w:rPr>
          <w:rFonts w:ascii="Times New Roman" w:hAnsi="Times New Roman" w:cs="Times New Roman"/>
        </w:rPr>
        <w:t>behavio</w:t>
      </w:r>
      <w:r w:rsidR="004F2325" w:rsidRPr="00174CE3">
        <w:rPr>
          <w:rFonts w:ascii="Times New Roman" w:hAnsi="Times New Roman" w:cs="Times New Roman"/>
        </w:rPr>
        <w:t>u</w:t>
      </w:r>
      <w:r w:rsidR="000F2F13" w:rsidRPr="00174CE3">
        <w:rPr>
          <w:rFonts w:ascii="Times New Roman" w:hAnsi="Times New Roman" w:cs="Times New Roman"/>
        </w:rPr>
        <w:t>r</w:t>
      </w:r>
      <w:proofErr w:type="spellEnd"/>
      <w:r w:rsidR="000F2F13" w:rsidRPr="00174CE3">
        <w:rPr>
          <w:rFonts w:ascii="Times New Roman" w:hAnsi="Times New Roman" w:cs="Times New Roman"/>
        </w:rPr>
        <w:t xml:space="preserve"> data. Learning </w:t>
      </w:r>
      <w:proofErr w:type="spellStart"/>
      <w:r w:rsidR="000F2F13" w:rsidRPr="00174CE3">
        <w:rPr>
          <w:rFonts w:ascii="Times New Roman" w:hAnsi="Times New Roman" w:cs="Times New Roman"/>
        </w:rPr>
        <w:t>behavio</w:t>
      </w:r>
      <w:r w:rsidR="004F2325" w:rsidRPr="00174CE3">
        <w:rPr>
          <w:rFonts w:ascii="Times New Roman" w:hAnsi="Times New Roman" w:cs="Times New Roman"/>
        </w:rPr>
        <w:t>u</w:t>
      </w:r>
      <w:r w:rsidR="000F2F13" w:rsidRPr="00174CE3">
        <w:rPr>
          <w:rFonts w:ascii="Times New Roman" w:hAnsi="Times New Roman" w:cs="Times New Roman"/>
        </w:rPr>
        <w:t>r</w:t>
      </w:r>
      <w:proofErr w:type="spellEnd"/>
      <w:r w:rsidR="000F2F13" w:rsidRPr="00174CE3">
        <w:rPr>
          <w:rFonts w:ascii="Times New Roman" w:hAnsi="Times New Roman" w:cs="Times New Roman"/>
        </w:rPr>
        <w:t xml:space="preserve"> data refers to the data that students interact with the system when they participate in online teaching.</w:t>
      </w:r>
    </w:p>
    <w:p w14:paraId="7A348239" w14:textId="1F6EFEBF" w:rsidR="00D2092D" w:rsidRPr="00174CE3" w:rsidRDefault="00D2092D" w:rsidP="0081124A">
      <w:pPr>
        <w:pStyle w:val="a3"/>
        <w:numPr>
          <w:ilvl w:val="0"/>
          <w:numId w:val="2"/>
        </w:numPr>
        <w:ind w:firstLineChars="0"/>
        <w:outlineLvl w:val="2"/>
        <w:rPr>
          <w:rFonts w:ascii="Times New Roman" w:hAnsi="Times New Roman" w:cs="Times New Roman"/>
          <w:b/>
          <w:bCs/>
        </w:rPr>
      </w:pPr>
      <w:bookmarkStart w:id="5" w:name="_Toc62671729"/>
      <w:r w:rsidRPr="00174CE3">
        <w:rPr>
          <w:rFonts w:ascii="Times New Roman" w:hAnsi="Times New Roman" w:cs="Times New Roman"/>
          <w:b/>
          <w:bCs/>
        </w:rPr>
        <w:t>L</w:t>
      </w:r>
      <w:r w:rsidR="000F2F13" w:rsidRPr="00174CE3">
        <w:rPr>
          <w:rFonts w:ascii="Times New Roman" w:hAnsi="Times New Roman" w:cs="Times New Roman"/>
          <w:b/>
          <w:bCs/>
        </w:rPr>
        <w:t>earning material:</w:t>
      </w:r>
      <w:bookmarkEnd w:id="5"/>
    </w:p>
    <w:p w14:paraId="149392F3" w14:textId="53FB63F8" w:rsidR="000F2F13" w:rsidRPr="00174CE3" w:rsidRDefault="000F2F13" w:rsidP="000F2F13">
      <w:pPr>
        <w:rPr>
          <w:rFonts w:ascii="Times New Roman" w:hAnsi="Times New Roman" w:cs="Times New Roman"/>
        </w:rPr>
      </w:pPr>
      <w:r w:rsidRPr="00174CE3">
        <w:rPr>
          <w:rFonts w:ascii="Times New Roman" w:hAnsi="Times New Roman" w:cs="Times New Roman"/>
        </w:rPr>
        <w:t xml:space="preserve">There are many </w:t>
      </w:r>
      <w:r w:rsidR="004F2325" w:rsidRPr="00174CE3">
        <w:rPr>
          <w:rFonts w:ascii="Times New Roman" w:hAnsi="Times New Roman" w:cs="Times New Roman"/>
        </w:rPr>
        <w:t xml:space="preserve">learning </w:t>
      </w:r>
      <w:r w:rsidR="004155E9" w:rsidRPr="00174CE3">
        <w:rPr>
          <w:rFonts w:ascii="Times New Roman" w:hAnsi="Times New Roman" w:cs="Times New Roman"/>
        </w:rPr>
        <w:t>material</w:t>
      </w:r>
      <w:r w:rsidR="004F2325" w:rsidRPr="00174CE3">
        <w:rPr>
          <w:rFonts w:ascii="Times New Roman" w:hAnsi="Times New Roman" w:cs="Times New Roman"/>
        </w:rPr>
        <w:t xml:space="preserve"> types</w:t>
      </w:r>
      <w:r w:rsidRPr="00174CE3">
        <w:rPr>
          <w:rFonts w:ascii="Times New Roman" w:hAnsi="Times New Roman" w:cs="Times New Roman"/>
        </w:rPr>
        <w:t xml:space="preserve"> in the distance education system, such as teaching videos</w:t>
      </w:r>
      <w:r w:rsidR="00F86BD3">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0uRxER1B","properties":{"formattedCitation":"[3]","plainCitation":"[3]","noteIndex":0},"citationItems":[{"id":204,"uris":["http://zotero.org/users/local/rn9EKYSP/items/JVAAJXV2"],"uri":["http://zotero.org/users/local/rn9EKYSP/items/JVAAJXV2"],"itemData":{"id":204,"type":"paper-conference","abstract":"The goal of early action prediction is to recognize actions from partially observed videos with incomplete action executions, which is quite different from action recognition. Predicting early actions is very challenging since the partially observed videos do not contain enough action information for recognition. In this paper, we aim at improving early action prediction by proposing a novel teacherstudent learning framework. Our framework involves a teacher model for recognizing actions from full videos, a student model for predicting early actions from partial videos, and a teacher-student learning block for distilling progressive knowledge from teacher to student, crossing different tasks. Extensive experiments on three public action datasets show that the proposed progressive teacher-student learning framework can consistently improve performance of early action prediction model. We have also reported the state-of-the-art performances for early action prediction on all of these sets.","container-title":"2019 IEEE/CVF Conference on Computer Vision and Pattern Recognition (CVPR)","DOI":"10.1109/CVPR.2019.00367","event":"2019 IEEE/CVF Conference on Computer Vision and Pattern Recognition (CVPR)","event-place":"Long Beach, CA, USA","ISBN":"978-1-72813-293-8","language":"en","page":"3551-3560","publisher":"IEEE","publisher-place":"Long Beach, CA, USA","source":"DOI.org (Crossref)","title":"Progressive Teacher-Student Learning for Early Action Prediction","URL":"https://ieeexplore.ieee.org/document/8953742/","author":[{"family":"Wang","given":"Xionghui"},{"family":"Hu","given":"Jian-Fang"},{"family":"Lai","given":"Jian-Huang"},{"family":"Zhang","given":"Jianguo"},{"family":"Zheng","given":"Wei-Shi"}],"accessed":{"date-parts":[["2021",1,20]]},"issued":{"date-parts":[["2019",6]]}}}],"schema":"https://github.com/citation-style-language/schema/raw/master/csl-citation.json"} </w:instrText>
      </w:r>
      <w:r w:rsidR="00F86BD3">
        <w:rPr>
          <w:rFonts w:ascii="Times New Roman" w:hAnsi="Times New Roman" w:cs="Times New Roman"/>
        </w:rPr>
        <w:fldChar w:fldCharType="separate"/>
      </w:r>
      <w:r w:rsidR="00F05AD5" w:rsidRPr="00F05AD5">
        <w:rPr>
          <w:rFonts w:ascii="Times New Roman" w:hAnsi="Times New Roman" w:cs="Times New Roman"/>
        </w:rPr>
        <w:t>[3]</w:t>
      </w:r>
      <w:r w:rsidR="00F86BD3">
        <w:rPr>
          <w:rFonts w:ascii="Times New Roman" w:hAnsi="Times New Roman" w:cs="Times New Roman"/>
        </w:rPr>
        <w:fldChar w:fldCharType="end"/>
      </w:r>
      <w:r w:rsidRPr="00174CE3">
        <w:rPr>
          <w:rFonts w:ascii="Times New Roman" w:hAnsi="Times New Roman" w:cs="Times New Roman"/>
        </w:rPr>
        <w:t xml:space="preserve">, </w:t>
      </w:r>
      <w:r w:rsidR="00D2092D" w:rsidRPr="00174CE3">
        <w:rPr>
          <w:rFonts w:ascii="Times New Roman" w:hAnsi="Times New Roman" w:cs="Times New Roman"/>
        </w:rPr>
        <w:t>text,</w:t>
      </w:r>
      <w:r w:rsidRPr="00174CE3">
        <w:rPr>
          <w:rFonts w:ascii="Times New Roman" w:hAnsi="Times New Roman" w:cs="Times New Roman"/>
        </w:rPr>
        <w:t xml:space="preserve"> and picture courseware.</w:t>
      </w:r>
    </w:p>
    <w:p w14:paraId="5C62BE11" w14:textId="68730AAF" w:rsidR="00D2092D" w:rsidRPr="00174CE3" w:rsidRDefault="004F2325" w:rsidP="0081124A">
      <w:pPr>
        <w:pStyle w:val="a3"/>
        <w:numPr>
          <w:ilvl w:val="0"/>
          <w:numId w:val="2"/>
        </w:numPr>
        <w:ind w:firstLineChars="0"/>
        <w:outlineLvl w:val="2"/>
        <w:rPr>
          <w:rFonts w:ascii="Times New Roman" w:hAnsi="Times New Roman" w:cs="Times New Roman"/>
          <w:b/>
          <w:bCs/>
        </w:rPr>
      </w:pPr>
      <w:bookmarkStart w:id="6" w:name="_Toc62671730"/>
      <w:r w:rsidRPr="00174CE3">
        <w:rPr>
          <w:rFonts w:ascii="Times New Roman" w:hAnsi="Times New Roman" w:cs="Times New Roman"/>
          <w:b/>
          <w:bCs/>
        </w:rPr>
        <w:t>L</w:t>
      </w:r>
      <w:r w:rsidR="000F2F13" w:rsidRPr="00174CE3">
        <w:rPr>
          <w:rFonts w:ascii="Times New Roman" w:hAnsi="Times New Roman" w:cs="Times New Roman"/>
          <w:b/>
          <w:bCs/>
        </w:rPr>
        <w:t xml:space="preserve">earning </w:t>
      </w:r>
      <w:proofErr w:type="spellStart"/>
      <w:r w:rsidR="000F2F13" w:rsidRPr="00174CE3">
        <w:rPr>
          <w:rFonts w:ascii="Times New Roman" w:hAnsi="Times New Roman" w:cs="Times New Roman"/>
          <w:b/>
          <w:bCs/>
        </w:rPr>
        <w:t>behavio</w:t>
      </w:r>
      <w:r w:rsidRPr="00174CE3">
        <w:rPr>
          <w:rFonts w:ascii="Times New Roman" w:hAnsi="Times New Roman" w:cs="Times New Roman"/>
          <w:b/>
          <w:bCs/>
        </w:rPr>
        <w:t>u</w:t>
      </w:r>
      <w:r w:rsidR="000F2F13" w:rsidRPr="00174CE3">
        <w:rPr>
          <w:rFonts w:ascii="Times New Roman" w:hAnsi="Times New Roman" w:cs="Times New Roman"/>
          <w:b/>
          <w:bCs/>
        </w:rPr>
        <w:t>r</w:t>
      </w:r>
      <w:proofErr w:type="spellEnd"/>
      <w:r w:rsidR="000F2F13" w:rsidRPr="00174CE3">
        <w:rPr>
          <w:rFonts w:ascii="Times New Roman" w:hAnsi="Times New Roman" w:cs="Times New Roman"/>
          <w:b/>
          <w:bCs/>
        </w:rPr>
        <w:t xml:space="preserve"> data:</w:t>
      </w:r>
      <w:bookmarkEnd w:id="6"/>
    </w:p>
    <w:p w14:paraId="7C7938AF" w14:textId="431CD9FC" w:rsidR="000F2F13" w:rsidRPr="00174CE3" w:rsidRDefault="00117E1E" w:rsidP="000F2F13">
      <w:pPr>
        <w:rPr>
          <w:rFonts w:ascii="Times New Roman" w:hAnsi="Times New Roman" w:cs="Times New Roman"/>
        </w:rPr>
      </w:pPr>
      <w:r>
        <w:rPr>
          <w:rFonts w:ascii="Times New Roman" w:hAnsi="Times New Roman" w:cs="Times New Roman"/>
        </w:rPr>
        <w:t>L</w:t>
      </w:r>
      <w:r w:rsidR="000F2F13" w:rsidRPr="00174CE3">
        <w:rPr>
          <w:rFonts w:ascii="Times New Roman" w:hAnsi="Times New Roman" w:cs="Times New Roman"/>
        </w:rPr>
        <w:t xml:space="preserve">earning </w:t>
      </w:r>
      <w:proofErr w:type="spellStart"/>
      <w:r w:rsidR="000F2F13" w:rsidRPr="00174CE3">
        <w:rPr>
          <w:rFonts w:ascii="Times New Roman" w:hAnsi="Times New Roman" w:cs="Times New Roman"/>
        </w:rPr>
        <w:t>behavio</w:t>
      </w:r>
      <w:r w:rsidR="004F2325" w:rsidRPr="00174CE3">
        <w:rPr>
          <w:rFonts w:ascii="Times New Roman" w:hAnsi="Times New Roman" w:cs="Times New Roman"/>
        </w:rPr>
        <w:t>u</w:t>
      </w:r>
      <w:r w:rsidR="000F2F13" w:rsidRPr="00174CE3">
        <w:rPr>
          <w:rFonts w:ascii="Times New Roman" w:hAnsi="Times New Roman" w:cs="Times New Roman"/>
        </w:rPr>
        <w:t>r</w:t>
      </w:r>
      <w:proofErr w:type="spellEnd"/>
      <w:r w:rsidR="000F2F13" w:rsidRPr="00174CE3">
        <w:rPr>
          <w:rFonts w:ascii="Times New Roman" w:hAnsi="Times New Roman" w:cs="Times New Roman"/>
        </w:rPr>
        <w:t xml:space="preserve"> data refers to the log</w:t>
      </w:r>
      <w:r w:rsidR="00F86BD3">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vELPJ4DC","properties":{"formattedCitation":"[4]","plainCitation":"[4]","noteIndex":0},"citationItems":[{"id":201,"uris":["http://zotero.org/users/local/rn9EKYSP/items/GEKT4A3G"],"uri":["http://zotero.org/users/local/rn9EKYSP/items/GEKT4A3G"],"itemData":{"id":201,"type":"article-journal","abstract":"Accurately predicting students’ future performance based on their tracked academic records in college programs is crucial for effectively carrying out necessary pedagogical interventions to ensure students’ on-time graduation. Although there is a rich literature on predicting student performance in solving problems and studying courses using data-driven approaches, predicting student performance in completing college programs is much less studied and faces new challenges, mainly due to the diversity of courses selected by students and the requirement of continuous tracking and incorporation of students’ evolving progresses. In this paper, we develop a novel algorithm that enables progressive prediction of students’ performance by adapting ensemble learning techniques and utilizing education-speciﬁc domain knowledge. We prove its prediction performance guarantee and show its performance improvement against benchmark algorithms on a real-world student dataset from UCLA .","language":"en","page":"7","source":"Zotero","title":"Progressive Prediction of Student Performance in College Programs","author":[{"family":"Xu","given":"Jie"},{"family":"Han","given":"Yuli"},{"family":"Marcu","given":"Daniel"}]}}],"schema":"https://github.com/citation-style-language/schema/raw/master/csl-citation.json"} </w:instrText>
      </w:r>
      <w:r w:rsidR="00F86BD3">
        <w:rPr>
          <w:rFonts w:ascii="Times New Roman" w:hAnsi="Times New Roman" w:cs="Times New Roman"/>
        </w:rPr>
        <w:fldChar w:fldCharType="separate"/>
      </w:r>
      <w:r w:rsidR="00F05AD5" w:rsidRPr="00F05AD5">
        <w:rPr>
          <w:rFonts w:ascii="Times New Roman" w:hAnsi="Times New Roman" w:cs="Times New Roman"/>
        </w:rPr>
        <w:t>[4]</w:t>
      </w:r>
      <w:r w:rsidR="00F86BD3">
        <w:rPr>
          <w:rFonts w:ascii="Times New Roman" w:hAnsi="Times New Roman" w:cs="Times New Roman"/>
        </w:rPr>
        <w:fldChar w:fldCharType="end"/>
      </w:r>
      <w:r w:rsidR="000F2F13" w:rsidRPr="00174CE3">
        <w:rPr>
          <w:rFonts w:ascii="Times New Roman" w:hAnsi="Times New Roman" w:cs="Times New Roman"/>
        </w:rPr>
        <w:t xml:space="preserve"> and engagement data generated by the interaction between students and the system during online learning. Here, learning </w:t>
      </w:r>
      <w:proofErr w:type="spellStart"/>
      <w:r w:rsidR="000F2F13" w:rsidRPr="00174CE3">
        <w:rPr>
          <w:rFonts w:ascii="Times New Roman" w:hAnsi="Times New Roman" w:cs="Times New Roman"/>
        </w:rPr>
        <w:t>behavio</w:t>
      </w:r>
      <w:r w:rsidR="004F2325" w:rsidRPr="00174CE3">
        <w:rPr>
          <w:rFonts w:ascii="Times New Roman" w:hAnsi="Times New Roman" w:cs="Times New Roman"/>
        </w:rPr>
        <w:t>u</w:t>
      </w:r>
      <w:r w:rsidR="000F2F13" w:rsidRPr="00174CE3">
        <w:rPr>
          <w:rFonts w:ascii="Times New Roman" w:hAnsi="Times New Roman" w:cs="Times New Roman"/>
        </w:rPr>
        <w:t>r</w:t>
      </w:r>
      <w:proofErr w:type="spellEnd"/>
      <w:r w:rsidR="000F2F13" w:rsidRPr="00174CE3">
        <w:rPr>
          <w:rFonts w:ascii="Times New Roman" w:hAnsi="Times New Roman" w:cs="Times New Roman"/>
        </w:rPr>
        <w:t xml:space="preserve"> data is divided into video related, exercise</w:t>
      </w:r>
      <w:r w:rsidR="004F2325" w:rsidRPr="00174CE3">
        <w:rPr>
          <w:rFonts w:ascii="Times New Roman" w:hAnsi="Times New Roman" w:cs="Times New Roman"/>
        </w:rPr>
        <w:t>-</w:t>
      </w:r>
      <w:r w:rsidR="000F2F13" w:rsidRPr="00174CE3">
        <w:rPr>
          <w:rFonts w:ascii="Times New Roman" w:hAnsi="Times New Roman" w:cs="Times New Roman"/>
        </w:rPr>
        <w:t>related, forum related and platform use according to online teaching.</w:t>
      </w:r>
    </w:p>
    <w:p w14:paraId="51808B8F" w14:textId="0C5B136A" w:rsidR="000F2F13" w:rsidRPr="00174CE3" w:rsidRDefault="004F2325" w:rsidP="00ED7E85">
      <w:pPr>
        <w:pStyle w:val="a3"/>
        <w:numPr>
          <w:ilvl w:val="0"/>
          <w:numId w:val="3"/>
        </w:numPr>
        <w:ind w:firstLineChars="0"/>
        <w:rPr>
          <w:rFonts w:ascii="Times New Roman" w:hAnsi="Times New Roman" w:cs="Times New Roman"/>
        </w:rPr>
      </w:pPr>
      <w:r w:rsidRPr="00174CE3">
        <w:rPr>
          <w:rFonts w:ascii="Times New Roman" w:hAnsi="Times New Roman" w:cs="Times New Roman"/>
          <w:b/>
          <w:bCs/>
        </w:rPr>
        <w:t>V</w:t>
      </w:r>
      <w:r w:rsidR="000F2F13" w:rsidRPr="00174CE3">
        <w:rPr>
          <w:rFonts w:ascii="Times New Roman" w:hAnsi="Times New Roman" w:cs="Times New Roman"/>
          <w:b/>
          <w:bCs/>
        </w:rPr>
        <w:t>ideo</w:t>
      </w:r>
      <w:r w:rsidRPr="00174CE3">
        <w:rPr>
          <w:rFonts w:ascii="Times New Roman" w:hAnsi="Times New Roman" w:cs="Times New Roman"/>
          <w:b/>
          <w:bCs/>
        </w:rPr>
        <w:t>-</w:t>
      </w:r>
      <w:r w:rsidR="000F2F13" w:rsidRPr="00174CE3">
        <w:rPr>
          <w:rFonts w:ascii="Times New Roman" w:hAnsi="Times New Roman" w:cs="Times New Roman"/>
          <w:b/>
          <w:bCs/>
        </w:rPr>
        <w:t>related</w:t>
      </w:r>
      <w:r w:rsidRPr="00174CE3">
        <w:rPr>
          <w:rFonts w:ascii="Times New Roman" w:hAnsi="Times New Roman" w:cs="Times New Roman"/>
          <w:b/>
          <w:bCs/>
        </w:rPr>
        <w:t>:</w:t>
      </w:r>
      <w:r w:rsidR="000F2F13" w:rsidRPr="00174CE3">
        <w:rPr>
          <w:rFonts w:ascii="Times New Roman" w:hAnsi="Times New Roman" w:cs="Times New Roman"/>
          <w:b/>
          <w:bCs/>
        </w:rPr>
        <w:t xml:space="preserve"> </w:t>
      </w:r>
      <w:r w:rsidR="00117E1E">
        <w:rPr>
          <w:rFonts w:ascii="Times New Roman" w:hAnsi="Times New Roman" w:cs="Times New Roman"/>
        </w:rPr>
        <w:t>L</w:t>
      </w:r>
      <w:r w:rsidR="00117E1E">
        <w:rPr>
          <w:rFonts w:ascii="Times New Roman" w:hAnsi="Times New Roman" w:cs="Times New Roman" w:hint="eastAsia"/>
        </w:rPr>
        <w:t>e</w:t>
      </w:r>
      <w:r w:rsidR="000F2F13" w:rsidRPr="00174CE3">
        <w:rPr>
          <w:rFonts w:ascii="Times New Roman" w:hAnsi="Times New Roman" w:cs="Times New Roman"/>
        </w:rPr>
        <w:t xml:space="preserve">arning </w:t>
      </w:r>
      <w:proofErr w:type="spellStart"/>
      <w:r w:rsidR="000F2F13" w:rsidRPr="00174CE3">
        <w:rPr>
          <w:rFonts w:ascii="Times New Roman" w:hAnsi="Times New Roman" w:cs="Times New Roman"/>
        </w:rPr>
        <w:t>behavio</w:t>
      </w:r>
      <w:r w:rsidRPr="00174CE3">
        <w:rPr>
          <w:rFonts w:ascii="Times New Roman" w:hAnsi="Times New Roman" w:cs="Times New Roman"/>
        </w:rPr>
        <w:t>u</w:t>
      </w:r>
      <w:r w:rsidR="000F2F13" w:rsidRPr="00174CE3">
        <w:rPr>
          <w:rFonts w:ascii="Times New Roman" w:hAnsi="Times New Roman" w:cs="Times New Roman"/>
        </w:rPr>
        <w:t>r</w:t>
      </w:r>
      <w:proofErr w:type="spellEnd"/>
      <w:r w:rsidR="000F2F13" w:rsidRPr="00174CE3">
        <w:rPr>
          <w:rFonts w:ascii="Times New Roman" w:hAnsi="Times New Roman" w:cs="Times New Roman"/>
        </w:rPr>
        <w:t xml:space="preserve"> data contains data generated by student interaction during video learning and video software teaching. For example, log data such as play, pause, skip, adjusting rate, etc. when watching the video, and students answering questions and discussing during the video lecture.</w:t>
      </w:r>
    </w:p>
    <w:p w14:paraId="4B76BBB3" w14:textId="2A3E53C9" w:rsidR="000F2F13" w:rsidRPr="00174CE3" w:rsidRDefault="004F2325" w:rsidP="00ED7E85">
      <w:pPr>
        <w:pStyle w:val="a3"/>
        <w:numPr>
          <w:ilvl w:val="0"/>
          <w:numId w:val="4"/>
        </w:numPr>
        <w:ind w:firstLineChars="0"/>
        <w:rPr>
          <w:rFonts w:ascii="Times New Roman" w:hAnsi="Times New Roman" w:cs="Times New Roman"/>
        </w:rPr>
      </w:pPr>
      <w:r w:rsidRPr="00174CE3">
        <w:rPr>
          <w:rFonts w:ascii="Times New Roman" w:hAnsi="Times New Roman" w:cs="Times New Roman"/>
          <w:b/>
          <w:bCs/>
        </w:rPr>
        <w:t>E</w:t>
      </w:r>
      <w:r w:rsidR="000F2F13" w:rsidRPr="00174CE3">
        <w:rPr>
          <w:rFonts w:ascii="Times New Roman" w:hAnsi="Times New Roman" w:cs="Times New Roman"/>
          <w:b/>
          <w:bCs/>
        </w:rPr>
        <w:t>xercise</w:t>
      </w:r>
      <w:r w:rsidRPr="00174CE3">
        <w:rPr>
          <w:rFonts w:ascii="Times New Roman" w:hAnsi="Times New Roman" w:cs="Times New Roman"/>
          <w:b/>
          <w:bCs/>
        </w:rPr>
        <w:t>-</w:t>
      </w:r>
      <w:r w:rsidR="000F2F13" w:rsidRPr="00174CE3">
        <w:rPr>
          <w:rFonts w:ascii="Times New Roman" w:hAnsi="Times New Roman" w:cs="Times New Roman"/>
          <w:b/>
          <w:bCs/>
        </w:rPr>
        <w:t>related:</w:t>
      </w:r>
      <w:r w:rsidR="000F2F13" w:rsidRPr="00174CE3">
        <w:rPr>
          <w:rFonts w:ascii="Times New Roman" w:hAnsi="Times New Roman" w:cs="Times New Roman"/>
        </w:rPr>
        <w:t xml:space="preserve"> </w:t>
      </w:r>
      <w:r w:rsidR="00117E1E">
        <w:rPr>
          <w:rFonts w:ascii="Times New Roman" w:hAnsi="Times New Roman" w:cs="Times New Roman"/>
        </w:rPr>
        <w:t>E</w:t>
      </w:r>
      <w:r w:rsidR="000F2F13" w:rsidRPr="00174CE3">
        <w:rPr>
          <w:rFonts w:ascii="Times New Roman" w:hAnsi="Times New Roman" w:cs="Times New Roman"/>
        </w:rPr>
        <w:t>xercise</w:t>
      </w:r>
      <w:r w:rsidRPr="00174CE3">
        <w:rPr>
          <w:rFonts w:ascii="Times New Roman" w:hAnsi="Times New Roman" w:cs="Times New Roman"/>
        </w:rPr>
        <w:t>-</w:t>
      </w:r>
      <w:r w:rsidR="000F2F13" w:rsidRPr="00174CE3">
        <w:rPr>
          <w:rFonts w:ascii="Times New Roman" w:hAnsi="Times New Roman" w:cs="Times New Roman"/>
        </w:rPr>
        <w:t xml:space="preserve">related learning </w:t>
      </w:r>
      <w:proofErr w:type="spellStart"/>
      <w:r w:rsidR="000F2F13" w:rsidRPr="00174CE3">
        <w:rPr>
          <w:rFonts w:ascii="Times New Roman" w:hAnsi="Times New Roman" w:cs="Times New Roman"/>
        </w:rPr>
        <w:t>behavio</w:t>
      </w:r>
      <w:r w:rsidRPr="00174CE3">
        <w:rPr>
          <w:rFonts w:ascii="Times New Roman" w:hAnsi="Times New Roman" w:cs="Times New Roman"/>
        </w:rPr>
        <w:t>u</w:t>
      </w:r>
      <w:r w:rsidR="000F2F13" w:rsidRPr="00174CE3">
        <w:rPr>
          <w:rFonts w:ascii="Times New Roman" w:hAnsi="Times New Roman" w:cs="Times New Roman"/>
        </w:rPr>
        <w:t>r</w:t>
      </w:r>
      <w:proofErr w:type="spellEnd"/>
      <w:r w:rsidR="000F2F13" w:rsidRPr="00174CE3">
        <w:rPr>
          <w:rFonts w:ascii="Times New Roman" w:hAnsi="Times New Roman" w:cs="Times New Roman"/>
        </w:rPr>
        <w:t xml:space="preserve"> data</w:t>
      </w:r>
      <w:r w:rsidR="00F86BD3">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fdXwI2Hg","properties":{"formattedCitation":"[5]","plainCitation":"[5]","noteIndex":0},"citationItems":[{"id":205,"uris":["http://zotero.org/users/local/rn9EKYSP/items/K283L7QX"],"uri":["http://zotero.org/users/local/rn9EKYSP/items/K283L7QX"],"itemData":{"id":205,"type":"article-journal","abstract":"In online education systems, for offering proactive services to students (e.g., personalized exercise recommendation), a crucial demand is to predict student performance (e.g., scores) on future exercising activities. Existing prediction methods mainly exploit the historical exercising records of students, where each exercise is usually represented as the manually labeled knowledge concepts, and the richer information contained in the text descriptions of exercises is still underexplored. In this paper, we propose a novel Exercise-Enhanced Recurrent Neural Network (EERNN) framework for student performance prediction by taking full advantage of both student exercising records and the text of each exercise. Specifically, for modeling the student exercising process, we ﬁrst design a bidirectional LSTM to learn each exercise representation from its text description without any expertise and information loss. Then, we propose a new LSTM architecture to trace student states (i.e., knowledge states) in their sequential exercising process with the combination of exercise representations. For making ﬁnal predictions, we design two strategies under EERNN, i.e., EERNNM with Markov property and EERNNA with Attention mechanism. Extensive experiments on large-scale real-world data clearly demonstrate the effectiveness of EERNN framework. Moreover, by incorporating the exercise correlations, EERNN can well deal with the cold start problems from both student and exercise perspectives.","language":"en","page":"9","source":"Zotero","title":"Exercise-Enhanced Sequential Modeling for Student Performance Prediction","author":[{"family":"Su","given":"Yu"},{"family":"Liu","given":"Qingwen"},{"family":"Liu","given":"Qi"},{"family":"Huang","given":"Zhenya"},{"family":"Yin","given":"Yu"},{"family":"Chen","given":"Enhong"},{"family":"Ding","given":"Chris"},{"family":"Wei","given":"Si"},{"family":"Hu","given":"Guoping"}]}}],"schema":"https://github.com/citation-style-language/schema/raw/master/csl-citation.json"} </w:instrText>
      </w:r>
      <w:r w:rsidR="00F86BD3">
        <w:rPr>
          <w:rFonts w:ascii="Times New Roman" w:hAnsi="Times New Roman" w:cs="Times New Roman"/>
        </w:rPr>
        <w:fldChar w:fldCharType="separate"/>
      </w:r>
      <w:r w:rsidR="00F05AD5" w:rsidRPr="00F05AD5">
        <w:rPr>
          <w:rFonts w:ascii="Times New Roman" w:hAnsi="Times New Roman" w:cs="Times New Roman"/>
        </w:rPr>
        <w:t>[5]</w:t>
      </w:r>
      <w:r w:rsidR="00F86BD3">
        <w:rPr>
          <w:rFonts w:ascii="Times New Roman" w:hAnsi="Times New Roman" w:cs="Times New Roman"/>
        </w:rPr>
        <w:fldChar w:fldCharType="end"/>
      </w:r>
      <w:r w:rsidR="000F2F13" w:rsidRPr="00174CE3">
        <w:rPr>
          <w:rFonts w:ascii="Times New Roman" w:hAnsi="Times New Roman" w:cs="Times New Roman"/>
        </w:rPr>
        <w:t xml:space="preserve"> refers to related data such as </w:t>
      </w:r>
      <w:r w:rsidR="000F2F13" w:rsidRPr="00174CE3">
        <w:rPr>
          <w:rFonts w:ascii="Times New Roman" w:hAnsi="Times New Roman" w:cs="Times New Roman"/>
        </w:rPr>
        <w:lastRenderedPageBreak/>
        <w:t>quiz</w:t>
      </w:r>
      <w:r w:rsidR="00F86BD3">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bPRUbsjp","properties":{"formattedCitation":"[6]","plainCitation":"[6]","noteIndex":0},"citationItems":[{"id":237,"uris":["http://zotero.org/users/local/rn9EKYSP/items/B3CISW9D"],"uri":["http://zotero.org/users/local/rn9EKYSP/items/B3CISW9D"],"itemData":{"id":237,"type":"paper-conference","abstract":"We study student performance prediction in Massive Open Online Courses (MOOCs), where the objective is to predict whether a user will be Correct on First Attempt (CFA) in answering a question. In doing so, we develop novel techniques that leverage behavioral data collected by MOOC platforms. Using video-watching clickstream data from one of our MOOCs, we ﬁrst extract summary quantities (e.g., fraction played, number of pauses) for each user-video pair, and show how certain intervals/sets of values for these behaviors quantify that a pair is more likely to be CFA or not for the corresponding question. Motivated by these ﬁndings, our methods are designed to determine suitable intervals from training data and to use the corresponding success estimates as learning features in prediction algorithms. Tested against a large set of empirical data, we ﬁnd that our schemes outperform standard algorithms (i.e., without behavioral data) for all datasets and metrics tested. Moreover, the improvement is particularly pronounced when considering the ﬁrst few course weeks, demonstrating the “early detection” capability of such clickstream data. We also discuss how CFA prediction can be used to depict graphs of the Social Learning Network (SLN) of students, which can help instructors manage courses more effectively.","container-title":"2015 IEEE Conference on Computer Communications (INFOCOM)","DOI":"10.1109/INFOCOM.2015.7218617","event":"IEEE INFOCOM 2015 - IEEE Conference on Computer Communications","event-place":"Kowloon, Hong Kong","ISBN":"978-1-4799-8381-0","language":"en","page":"2299-2307","publisher":"IEEE","publisher-place":"Kowloon, Hong Kong","source":"DOI.org (Crossref)","title":"MOOC performance prediction via clickstream data and social learning networks","URL":"http://ieeexplore.ieee.org/document/7218617/","author":[{"family":"Brinton","given":"Christopher G."},{"family":"Chiang","given":"Mung"}],"accessed":{"date-parts":[["2021",1,20]]},"issued":{"date-parts":[["2015",4]]}}}],"schema":"https://github.com/citation-style-language/schema/raw/master/csl-citation.json"} </w:instrText>
      </w:r>
      <w:r w:rsidR="00F86BD3">
        <w:rPr>
          <w:rFonts w:ascii="Times New Roman" w:hAnsi="Times New Roman" w:cs="Times New Roman"/>
        </w:rPr>
        <w:fldChar w:fldCharType="separate"/>
      </w:r>
      <w:r w:rsidR="00F05AD5" w:rsidRPr="00F05AD5">
        <w:rPr>
          <w:rFonts w:ascii="Times New Roman" w:hAnsi="Times New Roman" w:cs="Times New Roman"/>
        </w:rPr>
        <w:t>[6]</w:t>
      </w:r>
      <w:r w:rsidR="00F86BD3">
        <w:rPr>
          <w:rFonts w:ascii="Times New Roman" w:hAnsi="Times New Roman" w:cs="Times New Roman"/>
        </w:rPr>
        <w:fldChar w:fldCharType="end"/>
      </w:r>
      <w:r w:rsidR="000F2F13" w:rsidRPr="00174CE3">
        <w:rPr>
          <w:rFonts w:ascii="Times New Roman" w:hAnsi="Times New Roman" w:cs="Times New Roman"/>
        </w:rPr>
        <w:t>, assignment</w:t>
      </w:r>
      <w:r w:rsidR="00F86BD3">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uzPWjpaj","properties":{"formattedCitation":"[7]","plainCitation":"[7]","noteIndex":0},"citationItems":[{"id":212,"uris":["http://zotero.org/users/local/rn9EKYSP/items/YE98HG88"],"uri":["http://zotero.org/users/local/rn9EKYSP/items/YE98HG88"],"itemData":{"id":212,"type":"paper-conference","abstract":"We propose SPARFA-Trace, a new machine learning-based framework for time-varying learning and content analytics for educational applications. We develop a novel message passing-based, blind, approximate Kalman ﬁlter for sparse factor analysis (SPARFA) that jointly traces learner concept knowledge over time, analyzes learner concept knowledge state transitions (induced by interacting with learning resources, such as textbook sections, lecture videos, etc., or the forgetting eﬀect), and estimates the content organization and diﬃculty of the questions in assessments. These quantities are estimated solely from binary-valued (correct/incorrect) graded learner response data and the speciﬁc actions each learner performs (e.g., answering a question or studying a learning resource) at each time instant. Experimental results on two online course datasets demonstrate that SPARFA-Trace is capable of tracing each learner’s concept knowledge evolution over time, analyzing the quality and content organization of learning resources, and estimating the question–concept associations and the question difﬁculties. Moreover, we show that SPARFA-Trace achieves comparable or better performance in predicting unobserved learner responses compared to existing collaborative ﬁltering and knowledge tracing methods.","container-title":"Proceedings of the 20th ACM SIGKDD international conference on Knowledge discovery and data mining","DOI":"10.1145/2623330.2623631","event":"KDD '14: The 20th ACM SIGKDD International Conference on Knowledge Discovery and Data Mining","event-place":"New York New York USA","ISBN":"978-1-4503-2956-9","language":"en","page":"452-461","publisher":"ACM","publisher-place":"New York New York USA","source":"DOI.org (Crossref)","title":"Time-varying learning and content analytics via sparse factor analysis","URL":"https://dl.acm.org/doi/10.1145/2623330.2623631","author":[{"family":"Lan","given":"Andrew S."},{"family":"Studer","given":"Christoph"},{"family":"Baraniuk","given":"Richard G."}],"accessed":{"date-parts":[["2021",1,20]]},"issued":{"date-parts":[["2014",8,24]]}}}],"schema":"https://github.com/citation-style-language/schema/raw/master/csl-citation.json"} </w:instrText>
      </w:r>
      <w:r w:rsidR="00F86BD3">
        <w:rPr>
          <w:rFonts w:ascii="Times New Roman" w:hAnsi="Times New Roman" w:cs="Times New Roman"/>
        </w:rPr>
        <w:fldChar w:fldCharType="separate"/>
      </w:r>
      <w:r w:rsidR="00F05AD5" w:rsidRPr="00F05AD5">
        <w:rPr>
          <w:rFonts w:ascii="Times New Roman" w:hAnsi="Times New Roman" w:cs="Times New Roman"/>
        </w:rPr>
        <w:t>[7]</w:t>
      </w:r>
      <w:r w:rsidR="00F86BD3">
        <w:rPr>
          <w:rFonts w:ascii="Times New Roman" w:hAnsi="Times New Roman" w:cs="Times New Roman"/>
        </w:rPr>
        <w:fldChar w:fldCharType="end"/>
      </w:r>
      <w:r w:rsidR="000F2F13" w:rsidRPr="00174CE3">
        <w:rPr>
          <w:rFonts w:ascii="Times New Roman" w:hAnsi="Times New Roman" w:cs="Times New Roman"/>
        </w:rPr>
        <w:t>, and test. For example, test scores, whether the exercises are CFA (Correct at First Attempt), Distinct Problems Attempted, Submissions, Time Spend on One Problem, Number of Correct Problems, etc.</w:t>
      </w:r>
    </w:p>
    <w:p w14:paraId="250B9832" w14:textId="74D8D7B6" w:rsidR="000F2F13" w:rsidRPr="00174CE3" w:rsidRDefault="004F2325" w:rsidP="00ED7E85">
      <w:pPr>
        <w:pStyle w:val="a3"/>
        <w:numPr>
          <w:ilvl w:val="0"/>
          <w:numId w:val="4"/>
        </w:numPr>
        <w:ind w:firstLineChars="0"/>
        <w:rPr>
          <w:rFonts w:ascii="Times New Roman" w:hAnsi="Times New Roman" w:cs="Times New Roman"/>
        </w:rPr>
      </w:pPr>
      <w:r w:rsidRPr="00174CE3">
        <w:rPr>
          <w:rFonts w:ascii="Times New Roman" w:hAnsi="Times New Roman" w:cs="Times New Roman"/>
          <w:b/>
          <w:bCs/>
        </w:rPr>
        <w:t>F</w:t>
      </w:r>
      <w:r w:rsidR="000F2F13" w:rsidRPr="00174CE3">
        <w:rPr>
          <w:rFonts w:ascii="Times New Roman" w:hAnsi="Times New Roman" w:cs="Times New Roman"/>
          <w:b/>
          <w:bCs/>
        </w:rPr>
        <w:t>orum related:</w:t>
      </w:r>
      <w:r w:rsidR="000F2F13" w:rsidRPr="00174CE3">
        <w:rPr>
          <w:rFonts w:ascii="Times New Roman" w:hAnsi="Times New Roman" w:cs="Times New Roman"/>
        </w:rPr>
        <w:t xml:space="preserve"> </w:t>
      </w:r>
      <w:r w:rsidR="00117E1E">
        <w:rPr>
          <w:rFonts w:ascii="Times New Roman" w:hAnsi="Times New Roman" w:cs="Times New Roman"/>
        </w:rPr>
        <w:t>C</w:t>
      </w:r>
      <w:r w:rsidR="000F2F13" w:rsidRPr="00174CE3">
        <w:rPr>
          <w:rFonts w:ascii="Times New Roman" w:hAnsi="Times New Roman" w:cs="Times New Roman"/>
        </w:rPr>
        <w:t xml:space="preserve">ontains data like </w:t>
      </w:r>
      <w:bookmarkStart w:id="7" w:name="OLE_LINK1"/>
      <w:bookmarkStart w:id="8" w:name="OLE_LINK2"/>
      <w:r w:rsidR="000F2F13" w:rsidRPr="00174CE3">
        <w:rPr>
          <w:rFonts w:ascii="Times New Roman" w:hAnsi="Times New Roman" w:cs="Times New Roman"/>
        </w:rPr>
        <w:t>Negative/Positive Rating Number, Posts Number, Words Number</w:t>
      </w:r>
      <w:r w:rsidR="00F05AD5">
        <w:rPr>
          <w:rFonts w:ascii="Times New Roman" w:hAnsi="Times New Roman" w:cs="Times New Roman" w:hint="eastAsia"/>
        </w:rPr>
        <w:t>,</w:t>
      </w:r>
      <w:r w:rsidR="00F05AD5">
        <w:rPr>
          <w:rFonts w:ascii="Times New Roman" w:hAnsi="Times New Roman" w:cs="Times New Roman"/>
        </w:rPr>
        <w:t xml:space="preserve"> discussion</w:t>
      </w:r>
      <w:bookmarkEnd w:id="7"/>
      <w:bookmarkEnd w:id="8"/>
      <w:r w:rsidR="00F05AD5">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atEX1NhS","properties":{"formattedCitation":"[8]","plainCitation":"[8]","noteIndex":0},"citationItems":[{"id":234,"uris":["http://zotero.org/users/local/rn9EKYSP/items/YEWT2HLX"],"uri":["http://zotero.org/users/local/rn9EKYSP/items/YEWT2HLX"],"itemData":{"id":234,"type":"paper-conference","abstract":"We consider the problem of predicting link formation in Social Learning Networks (SLN), a type of social network that forms when people learn from one another through structured interactions. While link prediction has been studied for general types of social networks, the evolution of SLNs over their lifetimes coupled with their dependence on which topics are being discussed presents new challenges for this type of network. To address these challenges, we develop a time-series prediction methodology that uses a recurrent neural network architecture to pass network state between time periods, and that models over three types of SLN features updated in each period: neighborhood-based (e.g., resource allocation), path-based (e.g., shortest path), and post-based (e.g., topic similarity). Through evaluation on four real-world datasets from Massive Open Online Course (MOOC) discussion forums, we ﬁnd that our method obtains substantial improvements over a Bayesian model and an unsupervised baseline, with AUCs typically above 0.75 and reaching 0.97 depending on the dataset. Our feature importance analysis shows that while neighborhood-based features contribute the most to the results, post-based and path-based features add additional information that signiﬁcantly improve the predictions. We also ﬁnd that several input features have opposite directions of correlation between link formation and post quality, suggesting that response time and quality are two competing objectives to be accounted for in SLN link recommendation systems.","container-title":"IEEE INFOCOM 2018 - IEEE Conference on Computer Communications","DOI":"10.1109/INFOCOM.2018.8485927","event":"IEEE INFOCOM 2018 - IEEE Conference on Computer Communications","event-place":"Honolulu, HI","ISBN":"978-1-5386-4128-6","language":"en","page":"1322-1330","publisher":"IEEE","publisher-place":"Honolulu, HI","source":"DOI.org (Crossref)","title":"Predicting Learner Interactions in Social Learning Networks","URL":"https://ieeexplore.ieee.org/document/8485927/","author":[{"family":"Yang","given":"Tsung-Yen"},{"family":"Brinton","given":"Christopher G."},{"family":"Joe-Wong","given":"Carlee"}],"accessed":{"date-parts":[["2021",1,20]]},"issued":{"date-parts":[["2018",4]]}}}],"schema":"https://github.com/citation-style-language/schema/raw/master/csl-citation.json"} </w:instrText>
      </w:r>
      <w:r w:rsidR="00F05AD5">
        <w:rPr>
          <w:rFonts w:ascii="Times New Roman" w:hAnsi="Times New Roman" w:cs="Times New Roman"/>
        </w:rPr>
        <w:fldChar w:fldCharType="separate"/>
      </w:r>
      <w:r w:rsidR="00F05AD5" w:rsidRPr="00F05AD5">
        <w:rPr>
          <w:rFonts w:ascii="Times New Roman" w:hAnsi="Times New Roman" w:cs="Times New Roman"/>
        </w:rPr>
        <w:t>[8]</w:t>
      </w:r>
      <w:r w:rsidR="00F05AD5">
        <w:rPr>
          <w:rFonts w:ascii="Times New Roman" w:hAnsi="Times New Roman" w:cs="Times New Roman"/>
        </w:rPr>
        <w:fldChar w:fldCharType="end"/>
      </w:r>
      <w:r w:rsidR="00F05AD5">
        <w:rPr>
          <w:rFonts w:ascii="Times New Roman" w:hAnsi="Times New Roman" w:cs="Times New Roman"/>
        </w:rPr>
        <w:t>.</w:t>
      </w:r>
    </w:p>
    <w:p w14:paraId="48DA8BA8" w14:textId="3267C989" w:rsidR="000F2F13" w:rsidRPr="00174CE3" w:rsidRDefault="002C72EF" w:rsidP="00ED7E85">
      <w:pPr>
        <w:pStyle w:val="a3"/>
        <w:numPr>
          <w:ilvl w:val="0"/>
          <w:numId w:val="4"/>
        </w:numPr>
        <w:ind w:firstLineChars="0"/>
        <w:rPr>
          <w:rFonts w:ascii="Times New Roman" w:hAnsi="Times New Roman" w:cs="Times New Roman"/>
        </w:rPr>
      </w:pPr>
      <w:r>
        <w:rPr>
          <w:rFonts w:ascii="Times New Roman" w:hAnsi="Times New Roman" w:cs="Times New Roman"/>
          <w:b/>
          <w:bCs/>
        </w:rPr>
        <w:t>P</w:t>
      </w:r>
      <w:r w:rsidR="000F2F13" w:rsidRPr="00174CE3">
        <w:rPr>
          <w:rFonts w:ascii="Times New Roman" w:hAnsi="Times New Roman" w:cs="Times New Roman"/>
          <w:b/>
          <w:bCs/>
        </w:rPr>
        <w:t xml:space="preserve">latform use: </w:t>
      </w:r>
      <w:r w:rsidR="00117E1E">
        <w:rPr>
          <w:rFonts w:ascii="Times New Roman" w:hAnsi="Times New Roman" w:cs="Times New Roman"/>
        </w:rPr>
        <w:t>P</w:t>
      </w:r>
      <w:r w:rsidR="000F2F13" w:rsidRPr="00174CE3">
        <w:rPr>
          <w:rFonts w:ascii="Times New Roman" w:hAnsi="Times New Roman" w:cs="Times New Roman"/>
        </w:rPr>
        <w:t xml:space="preserve">latform use data is platform-related data in addition to other data. Contains such as </w:t>
      </w:r>
      <w:r w:rsidR="004F2325" w:rsidRPr="00174CE3">
        <w:rPr>
          <w:rFonts w:ascii="Times New Roman" w:hAnsi="Times New Roman" w:cs="Times New Roman"/>
        </w:rPr>
        <w:t xml:space="preserve">the </w:t>
      </w:r>
      <w:r w:rsidR="000F2F13" w:rsidRPr="00174CE3">
        <w:rPr>
          <w:rFonts w:ascii="Times New Roman" w:hAnsi="Times New Roman" w:cs="Times New Roman"/>
        </w:rPr>
        <w:t xml:space="preserve">number of access, </w:t>
      </w:r>
      <w:r w:rsidR="004F2325" w:rsidRPr="00174CE3">
        <w:rPr>
          <w:rFonts w:ascii="Times New Roman" w:hAnsi="Times New Roman" w:cs="Times New Roman"/>
        </w:rPr>
        <w:t xml:space="preserve">the </w:t>
      </w:r>
      <w:r w:rsidR="000F2F13" w:rsidRPr="00174CE3">
        <w:rPr>
          <w:rFonts w:ascii="Times New Roman" w:hAnsi="Times New Roman" w:cs="Times New Roman"/>
        </w:rPr>
        <w:t xml:space="preserve">period of attending courses, access time, </w:t>
      </w:r>
      <w:r w:rsidR="004F2325" w:rsidRPr="00174CE3">
        <w:rPr>
          <w:rFonts w:ascii="Times New Roman" w:hAnsi="Times New Roman" w:cs="Times New Roman"/>
        </w:rPr>
        <w:t xml:space="preserve">and </w:t>
      </w:r>
      <w:r w:rsidR="000F2F13" w:rsidRPr="00174CE3">
        <w:rPr>
          <w:rFonts w:ascii="Times New Roman" w:hAnsi="Times New Roman" w:cs="Times New Roman"/>
        </w:rPr>
        <w:t>registration time</w:t>
      </w:r>
      <w:r w:rsidR="004F2325" w:rsidRPr="00174CE3">
        <w:rPr>
          <w:rFonts w:ascii="Times New Roman" w:hAnsi="Times New Roman" w:cs="Times New Roman"/>
        </w:rPr>
        <w:t>, etc</w:t>
      </w:r>
      <w:r w:rsidR="000F2F13" w:rsidRPr="00174CE3">
        <w:rPr>
          <w:rFonts w:ascii="Times New Roman" w:hAnsi="Times New Roman" w:cs="Times New Roman"/>
        </w:rPr>
        <w:t>.</w:t>
      </w:r>
    </w:p>
    <w:p w14:paraId="0A13B700" w14:textId="77777777" w:rsidR="00D2092D" w:rsidRPr="00174CE3" w:rsidRDefault="00D2092D" w:rsidP="000F2F13">
      <w:pPr>
        <w:rPr>
          <w:rFonts w:ascii="Times New Roman" w:hAnsi="Times New Roman" w:cs="Times New Roman"/>
        </w:rPr>
      </w:pPr>
    </w:p>
    <w:p w14:paraId="4EE40EAB" w14:textId="28E5C774" w:rsidR="00D2092D" w:rsidRPr="004B7FCE" w:rsidRDefault="000F2F13" w:rsidP="00ED7E85">
      <w:pPr>
        <w:pStyle w:val="a3"/>
        <w:numPr>
          <w:ilvl w:val="1"/>
          <w:numId w:val="1"/>
        </w:numPr>
        <w:ind w:firstLineChars="0"/>
        <w:outlineLvl w:val="1"/>
        <w:rPr>
          <w:rFonts w:ascii="Times New Roman" w:hAnsi="Times New Roman" w:cs="Times New Roman"/>
          <w:b/>
          <w:bCs/>
          <w:sz w:val="24"/>
          <w:szCs w:val="24"/>
        </w:rPr>
      </w:pPr>
      <w:bookmarkStart w:id="9" w:name="_Toc62671731"/>
      <w:r w:rsidRPr="004B7FCE">
        <w:rPr>
          <w:rFonts w:ascii="Times New Roman" w:hAnsi="Times New Roman" w:cs="Times New Roman"/>
          <w:b/>
          <w:bCs/>
          <w:sz w:val="24"/>
          <w:szCs w:val="24"/>
        </w:rPr>
        <w:t xml:space="preserve">Indirect </w:t>
      </w:r>
      <w:r w:rsidR="000F71A6">
        <w:rPr>
          <w:rFonts w:ascii="Times New Roman" w:hAnsi="Times New Roman" w:cs="Times New Roman"/>
          <w:b/>
          <w:bCs/>
          <w:sz w:val="24"/>
          <w:szCs w:val="24"/>
        </w:rPr>
        <w:t>feature</w:t>
      </w:r>
      <w:bookmarkEnd w:id="9"/>
    </w:p>
    <w:p w14:paraId="2A7F50E6" w14:textId="4482CB4F" w:rsidR="00D2092D" w:rsidRDefault="00D2092D" w:rsidP="000F2F13">
      <w:pPr>
        <w:rPr>
          <w:rFonts w:ascii="Times New Roman" w:hAnsi="Times New Roman" w:cs="Times New Roman"/>
        </w:rPr>
      </w:pPr>
      <w:r w:rsidRPr="00174CE3">
        <w:rPr>
          <w:rFonts w:ascii="Times New Roman" w:hAnsi="Times New Roman" w:cs="Times New Roman"/>
        </w:rPr>
        <w:t xml:space="preserve">Indirect factors </w:t>
      </w:r>
      <w:r w:rsidR="000F2F13" w:rsidRPr="00174CE3">
        <w:rPr>
          <w:rFonts w:ascii="Times New Roman" w:hAnsi="Times New Roman" w:cs="Times New Roman"/>
        </w:rPr>
        <w:t>refer to factors that require processing to be indirectly extracted.</w:t>
      </w:r>
      <w:r w:rsidRPr="00174CE3">
        <w:rPr>
          <w:rFonts w:ascii="Times New Roman" w:hAnsi="Times New Roman" w:cs="Times New Roman"/>
        </w:rPr>
        <w:t xml:space="preserve"> </w:t>
      </w:r>
    </w:p>
    <w:p w14:paraId="68BE78D4" w14:textId="77777777" w:rsidR="004B7FCE" w:rsidRPr="00174CE3" w:rsidRDefault="004B7FCE" w:rsidP="000F2F13">
      <w:pPr>
        <w:rPr>
          <w:rFonts w:ascii="Times New Roman" w:hAnsi="Times New Roman" w:cs="Times New Roman"/>
        </w:rPr>
      </w:pPr>
    </w:p>
    <w:p w14:paraId="2233E0BF" w14:textId="7F869DE6" w:rsidR="000F2F13" w:rsidRPr="008F14F9" w:rsidRDefault="000F2F13" w:rsidP="008F14F9">
      <w:pPr>
        <w:outlineLvl w:val="2"/>
        <w:rPr>
          <w:rFonts w:ascii="Times New Roman" w:hAnsi="Times New Roman" w:cs="Times New Roman"/>
          <w:b/>
          <w:bCs/>
        </w:rPr>
      </w:pPr>
      <w:bookmarkStart w:id="10" w:name="_Toc62671732"/>
      <w:r w:rsidRPr="008F14F9">
        <w:rPr>
          <w:rFonts w:ascii="Times New Roman" w:hAnsi="Times New Roman" w:cs="Times New Roman"/>
          <w:b/>
          <w:bCs/>
        </w:rPr>
        <w:t>Social network</w:t>
      </w:r>
      <w:bookmarkEnd w:id="10"/>
    </w:p>
    <w:p w14:paraId="59D33712" w14:textId="14CEB0A1" w:rsidR="000070F4" w:rsidRDefault="00584767" w:rsidP="00914D02">
      <w:pPr>
        <w:rPr>
          <w:rFonts w:ascii="Times New Roman" w:hAnsi="Times New Roman" w:cs="Times New Roman"/>
        </w:rPr>
      </w:pPr>
      <w:r w:rsidRPr="00584767">
        <w:rPr>
          <w:rFonts w:ascii="Times New Roman" w:hAnsi="Times New Roman" w:cs="Times New Roman"/>
        </w:rPr>
        <w:t>Some studies use graph structure</w:t>
      </w:r>
      <w:r w:rsidR="00B6795D">
        <w:rPr>
          <w:rFonts w:ascii="Times New Roman" w:hAnsi="Times New Roman" w:cs="Times New Roman"/>
        </w:rPr>
        <w:t xml:space="preserve">, namely </w:t>
      </w:r>
      <w:r w:rsidR="00B6795D">
        <w:rPr>
          <w:rFonts w:ascii="Times New Roman" w:hAnsi="Times New Roman" w:cs="Times New Roman" w:hint="eastAsia"/>
        </w:rPr>
        <w:t>social</w:t>
      </w:r>
      <w:r w:rsidR="00B6795D">
        <w:rPr>
          <w:rFonts w:ascii="Times New Roman" w:hAnsi="Times New Roman" w:cs="Times New Roman"/>
        </w:rPr>
        <w:t xml:space="preserve"> </w:t>
      </w:r>
      <w:r w:rsidR="00B6795D">
        <w:rPr>
          <w:rFonts w:ascii="Times New Roman" w:hAnsi="Times New Roman" w:cs="Times New Roman" w:hint="eastAsia"/>
        </w:rPr>
        <w:t>ne</w:t>
      </w:r>
      <w:r w:rsidR="00B6795D">
        <w:rPr>
          <w:rFonts w:ascii="Times New Roman" w:hAnsi="Times New Roman" w:cs="Times New Roman"/>
        </w:rPr>
        <w:t>twork</w:t>
      </w:r>
      <w:r w:rsidR="00B6795D">
        <w:rPr>
          <w:rFonts w:ascii="Times New Roman" w:hAnsi="Times New Roman" w:cs="Times New Roman" w:hint="eastAsia"/>
        </w:rPr>
        <w:t>,</w:t>
      </w:r>
      <w:r w:rsidRPr="00584767">
        <w:rPr>
          <w:rFonts w:ascii="Times New Roman" w:hAnsi="Times New Roman" w:cs="Times New Roman"/>
        </w:rPr>
        <w:t xml:space="preserve"> to simulate the relationship between students, teachers and </w:t>
      </w:r>
      <w:r w:rsidR="008F14F9">
        <w:rPr>
          <w:rFonts w:ascii="Times New Roman" w:hAnsi="Times New Roman" w:cs="Times New Roman"/>
        </w:rPr>
        <w:t>learning process</w:t>
      </w:r>
      <w:r w:rsidR="00B6795D">
        <w:rPr>
          <w:rFonts w:ascii="Times New Roman" w:hAnsi="Times New Roman" w:cs="Times New Roman"/>
        </w:rPr>
        <w:t>,</w:t>
      </w:r>
      <w:r w:rsidRPr="00584767">
        <w:rPr>
          <w:rFonts w:ascii="Times New Roman" w:hAnsi="Times New Roman" w:cs="Times New Roman"/>
        </w:rPr>
        <w:t xml:space="preserve"> and </w:t>
      </w:r>
      <w:r w:rsidR="00B6795D">
        <w:rPr>
          <w:rFonts w:ascii="Times New Roman" w:hAnsi="Times New Roman" w:cs="Times New Roman"/>
        </w:rPr>
        <w:t>introduce it</w:t>
      </w:r>
      <w:r>
        <w:rPr>
          <w:rFonts w:ascii="Times New Roman" w:hAnsi="Times New Roman" w:cs="Times New Roman"/>
        </w:rPr>
        <w:t xml:space="preserve"> </w:t>
      </w:r>
      <w:r w:rsidRPr="00584767">
        <w:rPr>
          <w:rFonts w:ascii="Times New Roman" w:hAnsi="Times New Roman" w:cs="Times New Roman"/>
        </w:rPr>
        <w:t>as an additional feature</w:t>
      </w:r>
      <w:r>
        <w:rPr>
          <w:rFonts w:ascii="Times New Roman" w:hAnsi="Times New Roman" w:cs="Times New Roman"/>
        </w:rPr>
        <w:t xml:space="preserve"> into the prediction task</w:t>
      </w:r>
      <w:r w:rsidR="008F14F9" w:rsidRPr="00174CE3">
        <w:rPr>
          <w:rFonts w:ascii="Times New Roman" w:hAnsi="Times New Roman" w:cs="Times New Roman"/>
          <w:b/>
          <w:bCs/>
        </w:rPr>
        <w:fldChar w:fldCharType="begin"/>
      </w:r>
      <w:r w:rsidR="00F05AD5">
        <w:rPr>
          <w:rFonts w:ascii="Times New Roman" w:hAnsi="Times New Roman" w:cs="Times New Roman"/>
          <w:b/>
          <w:bCs/>
        </w:rPr>
        <w:instrText xml:space="preserve"> ADDIN ZOTERO_ITEM CSL_CITATION {"citationID":"v59svzrA","properties":{"formattedCitation":"[6], [8]\\uc0\\u8211{}[10]","plainCitation":"[6], [8]–[10]","noteIndex":0},"citationItems":[{"id":235,"uris":["http://zotero.org/users/local/rn9EKYSP/items/SC32Z7SA"],"uri":["http://zotero.org/users/local/rn9EKYSP/items/SC32Z7SA"],"itemData":{"id":235,"type":"paper-conference","abstract":"A Social Learning Network (SLN) emerges when users exchange information on educational topics with structured interactions. The recent proliferation of massively scaled online (human) learning, such as Massive Open Online Courses (MOOCs), has presented a plethora of research challenges surrounding SLN. In this paper, we ask: How efﬁcient are these networks? We propose a framework in which SLN efﬁciency is determined by comparing user beneﬁt in the observed network to a benchmark of maximum utility achievable through optimization. Our framework deﬁnes the optimal SLN through utility maximization subject to a set of constraints that can be inferred from the network. Through evaluation on four MOOC discussion forum datasets and optimizing over millions of variables, we ﬁnd that SLN efﬁciency can be rather low (from 68% to 82% depending on the speciﬁc parameters and dataset), which indicates that much can be gained through optimization. We ﬁnd that the gains in global utility (i.e., average across users) can be obtained without making the distribution of local utilities (i.e., utility of individual users) less fair. We also discuss ways of realizing the optimal network in practice, through curated news feeds in online SLN.","container-title":"IEEE INFOCOM 2016 - The 35th Annual IEEE International Conference on Computer Communications","DOI":"10.1109/INFOCOM.2016.7524579","event":"IEEE INFOCOM 2016 - 35th Annual IEEE International Conference on Computer Communications","event-place":"San Francisco, CA","ISBN":"978-1-4673-9953-1","language":"en","page":"1-9","publisher":"IEEE","publisher-place":"San Francisco, CA","source":"DOI.org (Crossref)","title":"Social learning networks: Efficiency optimization for MOOC forums","title-short":"Social learning networks","URL":"https://ieeexplore.ieee.org/document/7524579/","author":[{"family":"Brinton","given":"Christopher G."},{"family":"Buccapatnam","given":"Swapna"},{"family":"Ming Fai Wong","given":"Felix"},{"family":"Chiang","given":"Mung"},{"family":"Poor","given":"H. Vincent"}],"accessed":{"date-parts":[["2021",1,20]]},"issued":{"date-parts":[["2016",4]]}},"label":"page"},{"id":234,"uris":["http://zotero.org/users/local/rn9EKYSP/items/YEWT2HLX"],"uri":["http://zotero.org/users/local/rn9EKYSP/items/YEWT2HLX"],"itemData":{"id":234,"type":"paper-conference","abstract":"We consider the problem of predicting link formation in Social Learning Networks (SLN), a type of social network that forms when people learn from one another through structured interactions. While link prediction has been studied for general types of social networks, the evolution of SLNs over their lifetimes coupled with their dependence on which topics are being discussed presents new challenges for this type of network. To address these challenges, we develop a time-series prediction methodology that uses a recurrent neural network architecture to pass network state between time periods, and that models over three types of SLN features updated in each period: neighborhood-based (e.g., resource allocation), path-based (e.g., shortest path), and post-based (e.g., topic similarity). Through evaluation on four real-world datasets from Massive Open Online Course (MOOC) discussion forums, we ﬁnd that our method obtains substantial improvements over a Bayesian model and an unsupervised baseline, with AUCs typically above 0.75 and reaching 0.97 depending on the dataset. Our feature importance analysis shows that while neighborhood-based features contribute the most to the results, post-based and path-based features add additional information that signiﬁcantly improve the predictions. We also ﬁnd that several input features have opposite directions of correlation between link formation and post quality, suggesting that response time and quality are two competing objectives to be accounted for in SLN link recommendation systems.","container-title":"IEEE INFOCOM 2018 - IEEE Conference on Computer Communications","DOI":"10.1109/INFOCOM.2018.8485927","event":"IEEE INFOCOM 2018 - IEEE Conference on Computer Communications","event-place":"Honolulu, HI","ISBN":"978-1-5386-4128-6","language":"en","page":"1322-1330","publisher":"IEEE","publisher-place":"Honolulu, HI","source":"DOI.org (Crossref)","title":"Predicting Learner Interactions in Social Learning Networks","URL":"https://ieeexplore.ieee.org/document/8485927/","author":[{"family":"Yang","given":"Tsung-Yen"},{"family":"Brinton","given":"Christopher G."},{"family":"Joe-Wong","given":"Carlee"}],"accessed":{"date-parts":[["2021",1,20]]},"issued":{"date-parts":[["2018",4]]}},"label":"page"},{"id":236,"uris":["http://zotero.org/users/local/rn9EKYSP/items/ZHKYNBFC"],"uri":["http://zotero.org/users/local/rn9EKYSP/items/ZHKYNBFC"],"itemData":{"id":236,"type":"chapter","abstract":"It has been argued that cohesion plays a central role in collaborative learning. In face-to-face classes, it can be reckoned from several visual or oral cues. In a Learning Management System or CSCL environment, such cues are absent. In this paper, we show that Social Network Analysis concepts, adapted to the collaborative distance-learning context, can help measuring the cohesion of small groups. Working on data extracted from a 10-week distance-learning experiment, we computed cohesion in several ways in order to highlight isolated people, active sub-groups and various roles of the members in the group communication structure. We argue that such processing, embodied in monitoring tools, can display global properties both at individual level and at group level and efficiently assist the tutor in following the collaboration within the group. It seems to be more appropriate than the long and detailed textual analysis of messages and the statistical distribution of participants' contributions.","container-title":"Designing for Change in Networked Learning Environments","event-place":"Dordrecht","ISBN":"978-90-481-6321-2","language":"en","note":"DOI: 10.1007/978-94-017-0195-2_42","page":"343-352","publisher":"Springer Netherlands","publisher-place":"Dordrecht","source":"DOI.org (Crossref)","title":"How Social Network Analysis can help to Measure Cohesion in Collaborative Distance-Learning","URL":"http://link.springer.com/10.1007/978-94-017-0195-2_42","editor":[{"family":"Wasson","given":"Barbara"},{"family":"Ludvigsen","given":"Sten"},{"family":"Hoppe","given":"Ulrich"}],"author":[{"family":"Reffay","given":"C."},{"family":"Chanier","given":"T."}],"accessed":{"date-parts":[["2021",1,20]]},"issued":{"date-parts":[["2003"]]}},"label":"page"},{"id":237,"uris":["http://zotero.org/users/local/rn9EKYSP/items/B3CISW9D"],"uri":["http://zotero.org/users/local/rn9EKYSP/items/B3CISW9D"],"itemData":{"id":237,"type":"paper-conference","abstract":"We study student performance prediction in Massive Open Online Courses (MOOCs), where the objective is to predict whether a user will be Correct on First Attempt (CFA) in answering a question. In doing so, we develop novel techniques that leverage behavioral data collected by MOOC platforms. Using video-watching clickstream data from one of our MOOCs, we ﬁrst extract summary quantities (e.g., fraction played, number of pauses) for each user-video pair, and show how certain intervals/sets of values for these behaviors quantify that a pair is more likely to be CFA or not for the corresponding question. Motivated by these ﬁndings, our methods are designed to determine suitable intervals from training data and to use the corresponding success estimates as learning features in prediction algorithms. Tested against a large set of empirical data, we ﬁnd that our schemes outperform standard algorithms (i.e., without behavioral data) for all datasets and metrics tested. Moreover, the improvement is particularly pronounced when considering the ﬁrst few course weeks, demonstrating the “early detection” capability of such clickstream data. We also discuss how CFA prediction can be used to depict graphs of the Social Learning Network (SLN) of students, which can help instructors manage courses more effectively.","container-title":"2015 IEEE Conference on Computer Communications (INFOCOM)","DOI":"10.1109/INFOCOM.2015.7218617","event":"IEEE INFOCOM 2015 - IEEE Conference on Computer Communications","event-place":"Kowloon, Hong Kong","ISBN":"978-1-4799-8381-0","language":"en","page":"2299-2307","publisher":"IEEE","publisher-place":"Kowloon, Hong Kong","source":"DOI.org (Crossref)","title":"MOOC performance prediction via clickstream data and social learning networks","URL":"http://ieeexplore.ieee.org/document/7218617/","author":[{"family":"Brinton","given":"Christopher G."},{"family":"Chiang","given":"Mung"}],"accessed":{"date-parts":[["2021",1,20]]},"issued":{"date-parts":[["2015",4]]}},"label":"page"}],"schema":"https://github.com/citation-style-language/schema/raw/master/csl-citation.json"} </w:instrText>
      </w:r>
      <w:r w:rsidR="008F14F9" w:rsidRPr="00174CE3">
        <w:rPr>
          <w:rFonts w:ascii="Times New Roman" w:hAnsi="Times New Roman" w:cs="Times New Roman"/>
          <w:b/>
          <w:bCs/>
        </w:rPr>
        <w:fldChar w:fldCharType="separate"/>
      </w:r>
      <w:r w:rsidR="00F05AD5" w:rsidRPr="00F05AD5">
        <w:rPr>
          <w:rFonts w:ascii="Times New Roman" w:hAnsi="Times New Roman" w:cs="Times New Roman"/>
          <w:kern w:val="0"/>
          <w:szCs w:val="24"/>
        </w:rPr>
        <w:t>[6], [8]–[10]</w:t>
      </w:r>
      <w:r w:rsidR="008F14F9" w:rsidRPr="00174CE3">
        <w:rPr>
          <w:rFonts w:ascii="Times New Roman" w:hAnsi="Times New Roman" w:cs="Times New Roman"/>
          <w:b/>
          <w:bCs/>
        </w:rPr>
        <w:fldChar w:fldCharType="end"/>
      </w:r>
      <w:r>
        <w:rPr>
          <w:rFonts w:ascii="Times New Roman" w:hAnsi="Times New Roman" w:cs="Times New Roman"/>
        </w:rPr>
        <w:t>.</w:t>
      </w:r>
      <w:r w:rsidR="008F14F9">
        <w:rPr>
          <w:rFonts w:ascii="Times New Roman" w:hAnsi="Times New Roman" w:cs="Times New Roman"/>
        </w:rPr>
        <w:t xml:space="preserve"> </w:t>
      </w:r>
    </w:p>
    <w:p w14:paraId="2216B98C" w14:textId="7BB7C9B4" w:rsidR="003C2034" w:rsidRDefault="003C2034" w:rsidP="00914D02">
      <w:pPr>
        <w:rPr>
          <w:rFonts w:ascii="Times New Roman" w:hAnsi="Times New Roman" w:cs="Times New Roman"/>
        </w:rPr>
      </w:pPr>
    </w:p>
    <w:p w14:paraId="3E860E25" w14:textId="1AEC9C44" w:rsidR="00B6795D" w:rsidRDefault="00B6795D" w:rsidP="00B6795D">
      <w:pPr>
        <w:rPr>
          <w:rFonts w:ascii="Times New Roman" w:hAnsi="Times New Roman" w:cs="Times New Roman"/>
        </w:rPr>
      </w:pPr>
      <w:r w:rsidRPr="00B6795D">
        <w:rPr>
          <w:rFonts w:ascii="Times New Roman" w:hAnsi="Times New Roman" w:cs="Times New Roman"/>
        </w:rPr>
        <w:t xml:space="preserve">Researchers at Princeton University brought social networking into the education system, creating </w:t>
      </w:r>
      <w:r>
        <w:rPr>
          <w:rFonts w:ascii="Times New Roman" w:hAnsi="Times New Roman" w:cs="Times New Roman" w:hint="eastAsia"/>
        </w:rPr>
        <w:t>the</w:t>
      </w:r>
      <w:r w:rsidRPr="00B6795D">
        <w:rPr>
          <w:rFonts w:ascii="Times New Roman" w:hAnsi="Times New Roman" w:cs="Times New Roman"/>
        </w:rPr>
        <w:t xml:space="preserve"> </w:t>
      </w:r>
      <w:r>
        <w:rPr>
          <w:rFonts w:ascii="Times New Roman" w:hAnsi="Times New Roman" w:cs="Times New Roman"/>
        </w:rPr>
        <w:t>S</w:t>
      </w:r>
      <w:r w:rsidRPr="00B6795D">
        <w:rPr>
          <w:rFonts w:ascii="Times New Roman" w:hAnsi="Times New Roman" w:cs="Times New Roman"/>
        </w:rPr>
        <w:t xml:space="preserve">ocial </w:t>
      </w:r>
      <w:r>
        <w:rPr>
          <w:rFonts w:ascii="Times New Roman" w:hAnsi="Times New Roman" w:cs="Times New Roman"/>
        </w:rPr>
        <w:t>L</w:t>
      </w:r>
      <w:r w:rsidRPr="00B6795D">
        <w:rPr>
          <w:rFonts w:ascii="Times New Roman" w:hAnsi="Times New Roman" w:cs="Times New Roman"/>
        </w:rPr>
        <w:t xml:space="preserve">earning </w:t>
      </w:r>
      <w:r>
        <w:rPr>
          <w:rFonts w:ascii="Times New Roman" w:hAnsi="Times New Roman" w:cs="Times New Roman"/>
        </w:rPr>
        <w:t>N</w:t>
      </w:r>
      <w:r w:rsidRPr="00B6795D">
        <w:rPr>
          <w:rFonts w:ascii="Times New Roman" w:hAnsi="Times New Roman" w:cs="Times New Roman"/>
        </w:rPr>
        <w:t>etwork</w:t>
      </w:r>
      <w:r>
        <w:rPr>
          <w:rFonts w:ascii="Times New Roman" w:hAnsi="Times New Roman" w:cs="Times New Roman"/>
        </w:rPr>
        <w:t xml:space="preserve"> (SLN)</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gl4Upr1Y","properties":{"formattedCitation":"[6], [8]","plainCitation":"[6], [8]","noteIndex":0},"citationItems":[{"id":234,"uris":["http://zotero.org/users/local/rn9EKYSP/items/YEWT2HLX"],"uri":["http://zotero.org/users/local/rn9EKYSP/items/YEWT2HLX"],"itemData":{"id":234,"type":"paper-conference","abstract":"We consider the problem of predicting link formation in Social Learning Networks (SLN), a type of social network that forms when people learn from one another through structured interactions. While link prediction has been studied for general types of social networks, the evolution of SLNs over their lifetimes coupled with their dependence on which topics are being discussed presents new challenges for this type of network. To address these challenges, we develop a time-series prediction methodology that uses a recurrent neural network architecture to pass network state between time periods, and that models over three types of SLN features updated in each period: neighborhood-based (e.g., resource allocation), path-based (e.g., shortest path), and post-based (e.g., topic similarity). Through evaluation on four real-world datasets from Massive Open Online Course (MOOC) discussion forums, we ﬁnd that our method obtains substantial improvements over a Bayesian model and an unsupervised baseline, with AUCs typically above 0.75 and reaching 0.97 depending on the dataset. Our feature importance analysis shows that while neighborhood-based features contribute the most to the results, post-based and path-based features add additional information that signiﬁcantly improve the predictions. We also ﬁnd that several input features have opposite directions of correlation between link formation and post quality, suggesting that response time and quality are two competing objectives to be accounted for in SLN link recommendation systems.","container-title":"IEEE INFOCOM 2018 - IEEE Conference on Computer Communications","DOI":"10.1109/INFOCOM.2018.8485927","event":"IEEE INFOCOM 2018 - IEEE Conference on Computer Communications","event-place":"Honolulu, HI","ISBN":"978-1-5386-4128-6","language":"en","page":"1322-1330","publisher":"IEEE","publisher-place":"Honolulu, HI","source":"DOI.org (Crossref)","title":"Predicting Learner Interactions in Social Learning Networks","URL":"https://ieeexplore.ieee.org/document/8485927/","author":[{"family":"Yang","given":"Tsung-Yen"},{"family":"Brinton","given":"Christopher G."},{"family":"Joe-Wong","given":"Carlee"}],"accessed":{"date-parts":[["2021",1,20]]},"issued":{"date-parts":[["2018",4]]}}},{"id":237,"uris":["http://zotero.org/users/local/rn9EKYSP/items/B3CISW9D"],"uri":["http://zotero.org/users/local/rn9EKYSP/items/B3CISW9D"],"itemData":{"id":237,"type":"paper-conference","abstract":"We study student performance prediction in Massive Open Online Courses (MOOCs), where the objective is to predict whether a user will be Correct on First Attempt (CFA) in answering a question. In doing so, we develop novel techniques that leverage behavioral data collected by MOOC platforms. Using video-watching clickstream data from one of our MOOCs, we ﬁrst extract summary quantities (e.g., fraction played, number of pauses) for each user-video pair, and show how certain intervals/sets of values for these behaviors quantify that a pair is more likely to be CFA or not for the corresponding question. Motivated by these ﬁndings, our methods are designed to determine suitable intervals from training data and to use the corresponding success estimates as learning features in prediction algorithms. Tested against a large set of empirical data, we ﬁnd that our schemes outperform standard algorithms (i.e., without behavioral data) for all datasets and metrics tested. Moreover, the improvement is particularly pronounced when considering the ﬁrst few course weeks, demonstrating the “early detection” capability of such clickstream data. We also discuss how CFA prediction can be used to depict graphs of the Social Learning Network (SLN) of students, which can help instructors manage courses more effectively.","container-title":"2015 IEEE Conference on Computer Communications (INFOCOM)","DOI":"10.1109/INFOCOM.2015.7218617","event":"IEEE INFOCOM 2015 - IEEE Conference on Computer Communications","event-place":"Kowloon, Hong Kong","ISBN":"978-1-4799-8381-0","language":"en","page":"2299-2307","publisher":"IEEE","publisher-place":"Kowloon, Hong Kong","source":"DOI.org (Crossref)","title":"MOOC performance prediction via clickstream data and social learning networks","URL":"http://ieeexplore.ieee.org/document/7218617/","author":[{"family":"Brinton","given":"Christopher G."},{"family":"Chiang","given":"Mung"}],"accessed":{"date-parts":[["2021",1,20]]},"issued":{"date-parts":[["2015",4]]}}}],"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6], [8]</w:t>
      </w:r>
      <w:r>
        <w:rPr>
          <w:rFonts w:ascii="Times New Roman" w:hAnsi="Times New Roman" w:cs="Times New Roman"/>
        </w:rPr>
        <w:fldChar w:fldCharType="end"/>
      </w:r>
      <w:r>
        <w:rPr>
          <w:rFonts w:ascii="Times New Roman" w:hAnsi="Times New Roman" w:cs="Times New Roman"/>
        </w:rPr>
        <w:t>. SLN</w:t>
      </w:r>
      <w:r w:rsidRPr="008F14F9">
        <w:rPr>
          <w:rFonts w:ascii="Times New Roman" w:hAnsi="Times New Roman" w:cs="Times New Roman"/>
        </w:rPr>
        <w:t xml:space="preserve"> contains the dynamic changes of learning </w:t>
      </w:r>
      <w:proofErr w:type="spellStart"/>
      <w:r w:rsidRPr="008F14F9">
        <w:rPr>
          <w:rFonts w:ascii="Times New Roman" w:hAnsi="Times New Roman" w:cs="Times New Roman"/>
        </w:rPr>
        <w:t>behavio</w:t>
      </w:r>
      <w:r>
        <w:rPr>
          <w:rFonts w:ascii="Times New Roman" w:hAnsi="Times New Roman" w:cs="Times New Roman"/>
        </w:rPr>
        <w:t>u</w:t>
      </w:r>
      <w:r w:rsidRPr="008F14F9">
        <w:rPr>
          <w:rFonts w:ascii="Times New Roman" w:hAnsi="Times New Roman" w:cs="Times New Roman"/>
        </w:rPr>
        <w:t>r</w:t>
      </w:r>
      <w:proofErr w:type="spellEnd"/>
      <w:r w:rsidRPr="008F14F9">
        <w:rPr>
          <w:rFonts w:ascii="Times New Roman" w:hAnsi="Times New Roman" w:cs="Times New Roman"/>
        </w:rPr>
        <w:t>, and the graphs of these dynamic changes represent the relationship between people and the learning process.</w:t>
      </w:r>
      <w:r>
        <w:rPr>
          <w:rFonts w:ascii="Times New Roman" w:hAnsi="Times New Roman" w:cs="Times New Roman"/>
        </w:rPr>
        <w:t xml:space="preserve"> </w:t>
      </w:r>
      <w:r w:rsidR="007362DA">
        <w:rPr>
          <w:rFonts w:ascii="Times New Roman" w:hAnsi="Times New Roman" w:cs="Times New Roman"/>
        </w:rPr>
        <w:t>Factors</w:t>
      </w:r>
      <w:r>
        <w:rPr>
          <w:rFonts w:ascii="Times New Roman" w:hAnsi="Times New Roman" w:cs="Times New Roman"/>
        </w:rPr>
        <w:t xml:space="preserve"> like path-based features, post-based features and </w:t>
      </w:r>
      <w:proofErr w:type="spellStart"/>
      <w:r>
        <w:rPr>
          <w:rFonts w:ascii="Times New Roman" w:hAnsi="Times New Roman" w:cs="Times New Roman"/>
        </w:rPr>
        <w:t>neighbo</w:t>
      </w:r>
      <w:r w:rsidR="002C72EF">
        <w:rPr>
          <w:rFonts w:ascii="Times New Roman" w:hAnsi="Times New Roman" w:cs="Times New Roman"/>
        </w:rPr>
        <w:t>u</w:t>
      </w:r>
      <w:r>
        <w:rPr>
          <w:rFonts w:ascii="Times New Roman" w:hAnsi="Times New Roman" w:cs="Times New Roman"/>
        </w:rPr>
        <w:t>rhood</w:t>
      </w:r>
      <w:proofErr w:type="spellEnd"/>
      <w:r>
        <w:rPr>
          <w:rFonts w:ascii="Times New Roman" w:hAnsi="Times New Roman" w:cs="Times New Roman"/>
        </w:rPr>
        <w:t>-based features</w:t>
      </w:r>
      <w:r w:rsidR="007362DA">
        <w:rPr>
          <w:rFonts w:ascii="Times New Roman" w:hAnsi="Times New Roman" w:cs="Times New Roman"/>
        </w:rPr>
        <w:t xml:space="preserve"> </w:t>
      </w:r>
      <w:r w:rsidR="007362DA" w:rsidRPr="007362DA">
        <w:rPr>
          <w:rFonts w:ascii="Times New Roman" w:hAnsi="Times New Roman" w:cs="Times New Roman"/>
        </w:rPr>
        <w:t>are added to the prediction model as additional features.</w:t>
      </w:r>
    </w:p>
    <w:p w14:paraId="0CEE6E5C" w14:textId="77777777" w:rsidR="003C2034" w:rsidRPr="00B6795D" w:rsidRDefault="003C2034" w:rsidP="00914D02">
      <w:pPr>
        <w:rPr>
          <w:rFonts w:ascii="Times New Roman" w:hAnsi="Times New Roman" w:cs="Times New Roman"/>
        </w:rPr>
      </w:pPr>
    </w:p>
    <w:p w14:paraId="3B41D5DB" w14:textId="39A19116" w:rsidR="000F2F13" w:rsidRPr="008F14F9" w:rsidRDefault="000F2F13" w:rsidP="008F14F9">
      <w:pPr>
        <w:outlineLvl w:val="2"/>
        <w:rPr>
          <w:rFonts w:ascii="Times New Roman" w:hAnsi="Times New Roman" w:cs="Times New Roman"/>
          <w:b/>
          <w:bCs/>
        </w:rPr>
      </w:pPr>
      <w:bookmarkStart w:id="11" w:name="_Toc62671733"/>
      <w:r w:rsidRPr="008F14F9">
        <w:rPr>
          <w:rFonts w:ascii="Times New Roman" w:hAnsi="Times New Roman" w:cs="Times New Roman"/>
          <w:b/>
          <w:bCs/>
        </w:rPr>
        <w:t>Personality</w:t>
      </w:r>
      <w:r w:rsidR="00021BF0">
        <w:rPr>
          <w:rFonts w:ascii="Times New Roman" w:hAnsi="Times New Roman" w:cs="Times New Roman"/>
          <w:b/>
          <w:bCs/>
        </w:rPr>
        <w:t xml:space="preserve"> and </w:t>
      </w:r>
      <w:r w:rsidR="00021BF0" w:rsidRPr="008F14F9">
        <w:rPr>
          <w:rFonts w:ascii="Times New Roman" w:hAnsi="Times New Roman" w:cs="Times New Roman"/>
          <w:b/>
          <w:bCs/>
        </w:rPr>
        <w:t>Learning style</w:t>
      </w:r>
      <w:bookmarkEnd w:id="11"/>
    </w:p>
    <w:p w14:paraId="13938CCD" w14:textId="0BD9EE47" w:rsidR="00021BF0" w:rsidRPr="00421FDB" w:rsidRDefault="00421FDB" w:rsidP="00CD4451">
      <w:pPr>
        <w:rPr>
          <w:rFonts w:ascii="Times New Roman" w:hAnsi="Times New Roman" w:cs="Times New Roman"/>
          <w:b/>
          <w:bCs/>
        </w:rPr>
      </w:pPr>
      <w:r>
        <w:rPr>
          <w:rFonts w:ascii="Times New Roman" w:hAnsi="Times New Roman" w:cs="Times New Roman"/>
        </w:rPr>
        <w:t>S</w:t>
      </w:r>
      <w:r>
        <w:rPr>
          <w:rFonts w:ascii="Times New Roman" w:hAnsi="Times New Roman" w:cs="Times New Roman" w:hint="eastAsia"/>
        </w:rPr>
        <w:t>ome</w:t>
      </w:r>
      <w:r>
        <w:rPr>
          <w:rFonts w:ascii="Times New Roman" w:hAnsi="Times New Roman" w:cs="Times New Roman"/>
        </w:rPr>
        <w:t xml:space="preserve"> researchers </w:t>
      </w:r>
      <w:r w:rsidRPr="00174CE3">
        <w:rPr>
          <w:rFonts w:ascii="Times New Roman" w:hAnsi="Times New Roman" w:cs="Times New Roman"/>
          <w:b/>
          <w:bCs/>
        </w:rPr>
        <w:fldChar w:fldCharType="begin"/>
      </w:r>
      <w:r w:rsidR="00F05AD5">
        <w:rPr>
          <w:rFonts w:ascii="Times New Roman" w:hAnsi="Times New Roman" w:cs="Times New Roman"/>
          <w:b/>
          <w:bCs/>
        </w:rPr>
        <w:instrText xml:space="preserve"> ADDIN ZOTERO_ITEM CSL_CITATION {"citationID":"3tpwG4C0","properties":{"formattedCitation":"[11]\\uc0\\u8211{}[13]","plainCitation":"[11]–[13]","noteIndex":0},"citationItems":[{"id":254,"uris":["http://zotero.org/users/local/rn9EKYSP/items/E6KAHWFL"],"uri":["http://zotero.org/users/local/rn9EKYSP/items/E6KAHWFL"],"itemData":{"id":254,"type":"paper-conference","abstract":"Objective To explore the relationship between the personality and learning performance of medical university students, and check the mediator role of learning burnout. Methods A survey with the scales such as NEO-FFI, learning burnout and learning performance was made on 699 medical university students in grade one and grade two from 4 universities, and 636 subjects were valid. Results Correlation analysis results indicated that both extraversion and conscientiousness were positively correlated to the learning performance, and that both neuroticism and agreeableness were negatively correlated to learning performance. Openness to experience had no significant correlation with the learning performance. But learning burnout was significantly related to learning performance and the Big Five personality. Hierarchical regression analysis results indicated that, neuroticism, openness to experience and conscientiousness were powerful predictors of learning burnout beyond the demographic variables, and 18% variance of learning burnout was explained by Big Five personality. Hierarchical regression also indicated that conscientiousness, agreeableness and openness to experience were powerful predictors of learning performance beyond the demographic variables, and 17% variance of learning performance was explained by Big Five personality. Learning burnout partially mediated the relation between conscientiousness and learning performance. Conclusion Higher conscientiousness predicted higher learning performance of medical university students, but higher agreeableness predicted lower learning performance. Higher learning burnout predicted lower learning performance, and it partially mediated conscientiousness’ effect on learning performance. There are two ways to improve learning performance of medical university students from this research, one is to cultivate and improve their conscientiousness, and the other is to lower their learning burnout. It is best to cultivate their conscientiousness and in the meanwhile lower learning burnout.","container-title":"2015 7th International Conference on Information Technology in Medicine and Education (ITME)","DOI":"10.1109/ITME.2015.143","event":"2015 7th International Conference on Information Technology in Medicine and Education (ITME)","event-place":"Huangshan, China","ISBN":"978-1-4673-8302-8","language":"en","page":"492-495","publisher":"IEEE","publisher-place":"Huangshan, China","source":"DOI.org (Crossref)","title":"Medical University Students' Personality and Learning Performance: Learning Burnout as a Mediator","title-short":"Medical University Students' Personality and Learning Performance","URL":"http://ieeexplore.ieee.org/document/7429197/","author":[{"family":"Zeng","given":"Leping"},{"family":"Chen","given":"Dan"},{"family":"Xiong","given":"Kun"},{"family":"Pang","given":"Aihua"},{"family":"Huang","given":"Jufang"},{"family":"Zeng","given":"Lianping"}],"accessed":{"date-parts":[["2021",1,20]]},"issued":{"date-parts":[["2015",11]]}},"label":"page"},{"id":253,"uris":["http://zotero.org/users/local/rn9EKYSP/items/YBDPQJ8X"],"uri":["http://zotero.org/users/local/rn9EKYSP/items/YBDPQJ8X"],"itemData":{"id":253,"type":"article-journal","abstract":"Effects of personality profiles and human factors in software engineering (SE) have been studied from different perspectives, such as: software life cycle, team performance, software quality attributes, and so on. This study intends to compare personality profiles of software engineers in academia and industry. In this survey we have collected personality profiles of software engineers from academia and the local industry in Pakistan. According to the MyersBriggs Type Indicator (MBTI) instrument, the most prominent personality type among Pakistani academicians is a combination of Introversion, Sensing, Thinking, and Judging (ISTJ). However the most dominant personality type among software engineers in the Pakistani software industry is a combination of Extroversion, Sensing, Thinking, and Judging (ESTJ). The results of study establish that software engineers working in industry are mostly Extroverts as compared to those in academia who tend to be Introverts. The dimensions: Sensing, Thinking, and Judging (STJ), however, remain common in the dominant personality types of software engineers, both in Pakistani software industry and academia.","container-title":"International Journal of Software Engineering","language":"en","page":"8","source":"Zotero","title":"Do Personality Profiles Differ in the Pakistani Software Industry and Academia – A Study","author":[{"family":"Raza","given":"Arif"}],"issued":{"date-parts":[["2012"]]}},"label":"page"},{"id":252,"uris":["http://zotero.org/users/local/rn9EKYSP/items/93G4RFYI"],"uri":["http://zotero.org/users/local/rn9EKYSP/items/93G4RFYI"],"itemData":{"id":252,"type":"article-journal","abstract":"The aim of this work is to obtain useful criteria for both individual adaptation and dynamic group formation in adaptive collaborative learning systems. We present the results obtained when analyzing data from students of Computer Science from the Universidad Autonoma de Madrid. We have considered their personality and intelligence, the way they group themselves and their results when working individually and collaboratively, in order to find out relationships between their features, the group composition and their achievements. In this context, we have found that some features related to the student personality, intelligence and learning styles (such as neuroticism, spatial abilities, openness to experience, or sensing learning style) seem to influence their performance. This information can be useful in scenarios of face-to-face learning, blended learning or elearning. In the context of e-learning, we find this information particularly useful for two purposes. Firstly, it allows the detection of potential students or groups with risk to fail when trying to achieve academic objectives and, therefore, makes it possible to prevent them from failing, by offering them personalized assistance in advance. Secondly, specific grouping criteria can be set for dynamic group formation, trying to lead the students to successful collaborative experiences.","language":"en","page":"6","source":"Zotero","title":"The effect of personality and learning styles on individual and collaborative learning: Obtaining criteria for adaptation","issued":{"date-parts":[["2017"]]}},"label":"page"}],"schema":"https://github.com/citation-style-language/schema/raw/master/csl-citation.json"} </w:instrText>
      </w:r>
      <w:r w:rsidRPr="00174CE3">
        <w:rPr>
          <w:rFonts w:ascii="Times New Roman" w:hAnsi="Times New Roman" w:cs="Times New Roman"/>
          <w:b/>
          <w:bCs/>
        </w:rPr>
        <w:fldChar w:fldCharType="separate"/>
      </w:r>
      <w:r w:rsidR="00F05AD5" w:rsidRPr="00F05AD5">
        <w:rPr>
          <w:rFonts w:ascii="Times New Roman" w:hAnsi="Times New Roman" w:cs="Times New Roman"/>
          <w:kern w:val="0"/>
          <w:szCs w:val="24"/>
        </w:rPr>
        <w:t>[11]–[13]</w:t>
      </w:r>
      <w:r w:rsidRPr="00174CE3">
        <w:rPr>
          <w:rFonts w:ascii="Times New Roman" w:hAnsi="Times New Roman" w:cs="Times New Roman"/>
          <w:b/>
          <w:bCs/>
        </w:rPr>
        <w:fldChar w:fldCharType="end"/>
      </w:r>
      <w:r>
        <w:rPr>
          <w:rFonts w:ascii="Times New Roman" w:hAnsi="Times New Roman" w:cs="Times New Roman"/>
        </w:rPr>
        <w:t xml:space="preserve"> </w:t>
      </w:r>
      <w:r w:rsidR="00021BF0" w:rsidRPr="00021BF0">
        <w:rPr>
          <w:rFonts w:ascii="Times New Roman" w:hAnsi="Times New Roman" w:cs="Times New Roman"/>
        </w:rPr>
        <w:t>extract learning style from student data as an additional feature to predict student performance.</w:t>
      </w:r>
      <w:r>
        <w:rPr>
          <w:rFonts w:ascii="Times New Roman" w:hAnsi="Times New Roman" w:cs="Times New Roman"/>
        </w:rPr>
        <w:t xml:space="preserve"> For example, </w:t>
      </w:r>
      <w:r w:rsidRPr="00021BF0">
        <w:rPr>
          <w:rFonts w:ascii="Times New Roman" w:hAnsi="Times New Roman" w:cs="Times New Roman"/>
        </w:rPr>
        <w:t>Hoang et al.</w:t>
      </w:r>
      <w:r>
        <w:rPr>
          <w:rFonts w:ascii="Times New Roman" w:hAnsi="Times New Roman" w:cs="Times New Roman"/>
        </w:rPr>
        <w:t xml:space="preserve"> adopt</w:t>
      </w:r>
      <w:r w:rsidR="00021BF0">
        <w:rPr>
          <w:rFonts w:ascii="Times New Roman" w:hAnsi="Times New Roman" w:cs="Times New Roman"/>
        </w:rPr>
        <w:t xml:space="preserve"> </w:t>
      </w:r>
      <w:r w:rsidRPr="00421FDB">
        <w:rPr>
          <w:rFonts w:ascii="Times New Roman" w:hAnsi="Times New Roman" w:cs="Times New Roman"/>
        </w:rPr>
        <w:t>Feld Silverman Learning Styles Model (FSLSM)</w:t>
      </w:r>
      <w:r>
        <w:rPr>
          <w:rFonts w:ascii="Times New Roman" w:hAnsi="Times New Roman" w:cs="Times New Roman"/>
        </w:rPr>
        <w:t xml:space="preserve"> that</w:t>
      </w:r>
      <w:r w:rsidR="00021BF0" w:rsidRPr="00021BF0">
        <w:rPr>
          <w:rFonts w:ascii="Times New Roman" w:hAnsi="Times New Roman" w:cs="Times New Roman"/>
        </w:rPr>
        <w:t xml:space="preserve"> divides learning styles into four dimensions, each of which follows two opposite directions: active/reflective, perceptual/intuitive, visual/verbal, and sequential/global.</w:t>
      </w:r>
    </w:p>
    <w:p w14:paraId="671A7210" w14:textId="77777777" w:rsidR="00421FDB" w:rsidRPr="00021BF0" w:rsidRDefault="00421FDB" w:rsidP="00CD4451">
      <w:pPr>
        <w:rPr>
          <w:rFonts w:ascii="Times New Roman" w:hAnsi="Times New Roman" w:cs="Times New Roman"/>
        </w:rPr>
      </w:pPr>
    </w:p>
    <w:p w14:paraId="6B10EBE7" w14:textId="4E80B00F" w:rsidR="00CD4451" w:rsidRDefault="00CD4451" w:rsidP="00CD4451">
      <w:pPr>
        <w:pStyle w:val="a3"/>
        <w:numPr>
          <w:ilvl w:val="0"/>
          <w:numId w:val="1"/>
        </w:numPr>
        <w:ind w:firstLineChars="0"/>
        <w:outlineLvl w:val="0"/>
        <w:rPr>
          <w:rFonts w:ascii="Times New Roman" w:hAnsi="Times New Roman" w:cs="Times New Roman"/>
          <w:b/>
          <w:bCs/>
          <w:sz w:val="28"/>
          <w:szCs w:val="28"/>
        </w:rPr>
      </w:pPr>
      <w:bookmarkStart w:id="12" w:name="_Toc62671734"/>
      <w:r w:rsidRPr="00174CE3">
        <w:rPr>
          <w:rFonts w:ascii="Times New Roman" w:hAnsi="Times New Roman" w:cs="Times New Roman"/>
          <w:b/>
          <w:bCs/>
          <w:sz w:val="28"/>
          <w:szCs w:val="28"/>
        </w:rPr>
        <w:t xml:space="preserve">Predicted </w:t>
      </w:r>
      <w:proofErr w:type="gramStart"/>
      <w:r w:rsidRPr="00174CE3">
        <w:rPr>
          <w:rFonts w:ascii="Times New Roman" w:hAnsi="Times New Roman" w:cs="Times New Roman"/>
          <w:b/>
          <w:bCs/>
          <w:sz w:val="28"/>
          <w:szCs w:val="28"/>
        </w:rPr>
        <w:t>value</w:t>
      </w:r>
      <w:bookmarkEnd w:id="12"/>
      <w:proofErr w:type="gramEnd"/>
    </w:p>
    <w:p w14:paraId="39EF19B3" w14:textId="24CCBBDE" w:rsidR="00700D3D" w:rsidRDefault="00700D3D" w:rsidP="00700D3D">
      <w:pPr>
        <w:rPr>
          <w:rFonts w:ascii="Times New Roman" w:hAnsi="Times New Roman" w:cs="Times New Roman"/>
        </w:rPr>
      </w:pPr>
      <w:r w:rsidRPr="00700D3D">
        <w:rPr>
          <w:rFonts w:ascii="Times New Roman" w:hAnsi="Times New Roman" w:cs="Times New Roman"/>
        </w:rPr>
        <w:t>Predicted value refers to the output generated in the process of predicting student performance, that is, the definition of student performance. Other common</w:t>
      </w:r>
      <w:r>
        <w:rPr>
          <w:rFonts w:ascii="Times New Roman" w:hAnsi="Times New Roman" w:cs="Times New Roman"/>
        </w:rPr>
        <w:t xml:space="preserve"> </w:t>
      </w:r>
      <w:r>
        <w:rPr>
          <w:rFonts w:ascii="Times New Roman" w:hAnsi="Times New Roman" w:cs="Times New Roman" w:hint="eastAsia"/>
        </w:rPr>
        <w:t>predicted</w:t>
      </w:r>
      <w:r>
        <w:rPr>
          <w:rFonts w:ascii="Times New Roman" w:hAnsi="Times New Roman" w:cs="Times New Roman"/>
        </w:rPr>
        <w:t xml:space="preserve"> </w:t>
      </w:r>
      <w:r>
        <w:rPr>
          <w:rFonts w:ascii="Times New Roman" w:hAnsi="Times New Roman" w:cs="Times New Roman" w:hint="eastAsia"/>
        </w:rPr>
        <w:t>values</w:t>
      </w:r>
      <w:r w:rsidRPr="00700D3D">
        <w:rPr>
          <w:rFonts w:ascii="Times New Roman" w:hAnsi="Times New Roman" w:cs="Times New Roman"/>
        </w:rPr>
        <w:t xml:space="preserve"> are also mentioned </w:t>
      </w:r>
      <w:r w:rsidR="002C72EF">
        <w:rPr>
          <w:rFonts w:ascii="Times New Roman" w:hAnsi="Times New Roman" w:cs="Times New Roman"/>
        </w:rPr>
        <w:t>below</w:t>
      </w:r>
      <w:r w:rsidRPr="00700D3D">
        <w:rPr>
          <w:rFonts w:ascii="Times New Roman" w:hAnsi="Times New Roman" w:cs="Times New Roman"/>
        </w:rPr>
        <w:t>.</w:t>
      </w:r>
    </w:p>
    <w:p w14:paraId="5EDA6CF5" w14:textId="77777777" w:rsidR="00F86BD3" w:rsidRPr="00700D3D" w:rsidRDefault="00F86BD3" w:rsidP="00700D3D">
      <w:pPr>
        <w:rPr>
          <w:rFonts w:ascii="Times New Roman" w:hAnsi="Times New Roman" w:cs="Times New Roman"/>
        </w:rPr>
      </w:pPr>
    </w:p>
    <w:p w14:paraId="3DD8781A" w14:textId="263974A1" w:rsidR="00CD4451" w:rsidRPr="00174CE3" w:rsidRDefault="00700D3D" w:rsidP="00A553CC">
      <w:pPr>
        <w:pStyle w:val="a3"/>
        <w:numPr>
          <w:ilvl w:val="1"/>
          <w:numId w:val="1"/>
        </w:numPr>
        <w:ind w:firstLineChars="0"/>
        <w:outlineLvl w:val="1"/>
        <w:rPr>
          <w:rFonts w:ascii="Times New Roman" w:hAnsi="Times New Roman" w:cs="Times New Roman"/>
          <w:b/>
          <w:bCs/>
        </w:rPr>
      </w:pPr>
      <w:bookmarkStart w:id="13" w:name="_Toc62671735"/>
      <w:r>
        <w:rPr>
          <w:rFonts w:ascii="Times New Roman" w:hAnsi="Times New Roman" w:cs="Times New Roman"/>
          <w:b/>
          <w:bCs/>
        </w:rPr>
        <w:t>S</w:t>
      </w:r>
      <w:r>
        <w:rPr>
          <w:rFonts w:ascii="Times New Roman" w:hAnsi="Times New Roman" w:cs="Times New Roman" w:hint="eastAsia"/>
          <w:b/>
          <w:bCs/>
        </w:rPr>
        <w:t>tudent</w:t>
      </w:r>
      <w:r w:rsidR="00A553CC" w:rsidRPr="00174CE3">
        <w:rPr>
          <w:rFonts w:ascii="Times New Roman" w:hAnsi="Times New Roman" w:cs="Times New Roman"/>
          <w:b/>
          <w:bCs/>
        </w:rPr>
        <w:t xml:space="preserve"> </w:t>
      </w:r>
      <w:r w:rsidR="00CD4451" w:rsidRPr="00174CE3">
        <w:rPr>
          <w:rFonts w:ascii="Times New Roman" w:hAnsi="Times New Roman" w:cs="Times New Roman"/>
          <w:b/>
          <w:bCs/>
        </w:rPr>
        <w:t>performance:</w:t>
      </w:r>
      <w:bookmarkEnd w:id="13"/>
      <w:r w:rsidR="00CD4451" w:rsidRPr="00174CE3">
        <w:rPr>
          <w:rFonts w:ascii="Times New Roman" w:hAnsi="Times New Roman" w:cs="Times New Roman"/>
          <w:b/>
          <w:bCs/>
        </w:rPr>
        <w:t xml:space="preserve"> </w:t>
      </w:r>
    </w:p>
    <w:p w14:paraId="53DBDFC7" w14:textId="70A72864" w:rsidR="00CD4451" w:rsidRPr="00174CE3" w:rsidRDefault="00CD4451" w:rsidP="00CD4451">
      <w:pPr>
        <w:rPr>
          <w:rFonts w:ascii="Times New Roman" w:hAnsi="Times New Roman" w:cs="Times New Roman"/>
        </w:rPr>
      </w:pPr>
      <w:r w:rsidRPr="00174CE3">
        <w:rPr>
          <w:rFonts w:ascii="Times New Roman" w:hAnsi="Times New Roman" w:cs="Times New Roman"/>
        </w:rPr>
        <w:t xml:space="preserve">Commonly used outputs to measure student learning performance prediction include GPA, CFA (Correct on First Attempt), Exam / Test Score, Course Grade Range, Program or Module Graduation / Retention / Dropout, Assignment Performance, Number of Passed Course, Certificate Earners, etc. </w:t>
      </w:r>
    </w:p>
    <w:p w14:paraId="5C28B3F8" w14:textId="77777777" w:rsidR="00CD4451" w:rsidRPr="00174CE3" w:rsidRDefault="00CD4451" w:rsidP="00CD4451">
      <w:pPr>
        <w:rPr>
          <w:rFonts w:ascii="Times New Roman" w:hAnsi="Times New Roman" w:cs="Times New Roman"/>
        </w:rPr>
      </w:pPr>
    </w:p>
    <w:p w14:paraId="70D0CDD3" w14:textId="0128530F" w:rsidR="00A553CC" w:rsidRPr="00174CE3" w:rsidRDefault="00CD4451" w:rsidP="00A553CC">
      <w:pPr>
        <w:pStyle w:val="a3"/>
        <w:numPr>
          <w:ilvl w:val="1"/>
          <w:numId w:val="1"/>
        </w:numPr>
        <w:ind w:firstLineChars="0"/>
        <w:outlineLvl w:val="1"/>
        <w:rPr>
          <w:rFonts w:ascii="Times New Roman" w:hAnsi="Times New Roman" w:cs="Times New Roman"/>
          <w:b/>
          <w:bCs/>
        </w:rPr>
      </w:pPr>
      <w:bookmarkStart w:id="14" w:name="_Toc62671736"/>
      <w:r w:rsidRPr="00174CE3">
        <w:rPr>
          <w:rFonts w:ascii="Times New Roman" w:hAnsi="Times New Roman" w:cs="Times New Roman"/>
          <w:b/>
          <w:bCs/>
        </w:rPr>
        <w:t>Other predicted values:</w:t>
      </w:r>
      <w:bookmarkEnd w:id="14"/>
    </w:p>
    <w:p w14:paraId="547620D9" w14:textId="39A7985E" w:rsidR="001F1869" w:rsidRPr="004B7FCE" w:rsidRDefault="004B7FCE" w:rsidP="004B7FCE">
      <w:pPr>
        <w:rPr>
          <w:rFonts w:ascii="Times New Roman" w:hAnsi="Times New Roman" w:cs="Times New Roman"/>
        </w:rPr>
      </w:pPr>
      <w:r w:rsidRPr="004B7FCE">
        <w:rPr>
          <w:rFonts w:ascii="Times New Roman" w:hAnsi="Times New Roman" w:cs="Times New Roman"/>
        </w:rPr>
        <w:t>In addition to students' learning performance, the existing prediction</w:t>
      </w:r>
      <w:r w:rsidR="00814697">
        <w:rPr>
          <w:rFonts w:ascii="Times New Roman" w:hAnsi="Times New Roman" w:cs="Times New Roman"/>
        </w:rPr>
        <w:t xml:space="preserve"> values</w:t>
      </w:r>
      <w:r w:rsidRPr="004B7FCE">
        <w:rPr>
          <w:rFonts w:ascii="Times New Roman" w:hAnsi="Times New Roman" w:cs="Times New Roman"/>
        </w:rPr>
        <w:t xml:space="preserve"> based on educational data mainly includes Interaction between Learne</w:t>
      </w:r>
      <w:r w:rsidR="00CD4451" w:rsidRPr="004B7FCE">
        <w:rPr>
          <w:rFonts w:ascii="Times New Roman" w:hAnsi="Times New Roman" w:cs="Times New Roman"/>
        </w:rPr>
        <w:t>r</w:t>
      </w:r>
      <w:r w:rsidR="001F1869" w:rsidRPr="004B7FCE">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zvGUJ5R7","properties":{"formattedCitation":"[8]","plainCitation":"[8]","noteIndex":0},"citationItems":[{"id":234,"uris":["http://zotero.org/users/local/rn9EKYSP/items/YEWT2HLX"],"uri":["http://zotero.org/users/local/rn9EKYSP/items/YEWT2HLX"],"itemData":{"id":234,"type":"paper-conference","abstract":"We consider the problem of predicting link formation in Social Learning Networks (SLN), a type of social network that forms when people learn from one another through structured interactions. While link prediction has been studied for general types of social networks, the evolution of SLNs over their lifetimes coupled with their dependence on which topics are being discussed presents new challenges for this type of network. To address these challenges, we develop a time-series prediction methodology that uses a recurrent neural network architecture to pass network state between time periods, and that models over three types of SLN features updated in each period: neighborhood-based (e.g., resource allocation), path-based (e.g., shortest path), and post-based (e.g., topic similarity). Through evaluation on four real-world datasets from Massive Open Online Course (MOOC) discussion forums, we ﬁnd that our method obtains substantial improvements over a Bayesian model and an unsupervised baseline, with AUCs typically above 0.75 and reaching 0.97 depending on the dataset. Our feature importance analysis shows that while neighborhood-based features contribute the most to the results, post-based and path-based features add additional information that signiﬁcantly improve the predictions. We also ﬁnd that several input features have opposite directions of correlation between link formation and post quality, suggesting that response time and quality are two competing objectives to be accounted for in SLN link recommendation systems.","container-title":"IEEE INFOCOM 2018 - IEEE Conference on Computer Communications","DOI":"10.1109/INFOCOM.2018.8485927","event":"IEEE INFOCOM 2018 - IEEE Conference on Computer Communications","event-place":"Honolulu, HI","ISBN":"978-1-5386-4128-6","language":"en","page":"1322-1330","publisher":"IEEE","publisher-place":"Honolulu, HI","source":"DOI.org (Crossref)","title":"Predicting Learner Interactions in Social Learning Networks","URL":"https://ieeexplore.ieee.org/document/8485927/","author":[{"family":"Yang","given":"Tsung-Yen"},{"family":"Brinton","given":"Christopher G."},{"family":"Joe-Wong","given":"Carlee"}],"accessed":{"date-parts":[["2021",1,20]]},"issued":{"date-parts":[["2018",4]]}}}],"schema":"https://github.com/citation-style-language/schema/raw/master/csl-citation.json"} </w:instrText>
      </w:r>
      <w:r w:rsidR="001F1869" w:rsidRPr="004B7FCE">
        <w:rPr>
          <w:rFonts w:ascii="Times New Roman" w:hAnsi="Times New Roman" w:cs="Times New Roman"/>
        </w:rPr>
        <w:fldChar w:fldCharType="separate"/>
      </w:r>
      <w:r w:rsidR="00F05AD5" w:rsidRPr="00F05AD5">
        <w:rPr>
          <w:rFonts w:ascii="Times New Roman" w:hAnsi="Times New Roman" w:cs="Times New Roman"/>
        </w:rPr>
        <w:t>[8]</w:t>
      </w:r>
      <w:r w:rsidR="001F1869" w:rsidRPr="004B7FCE">
        <w:rPr>
          <w:rFonts w:ascii="Times New Roman" w:hAnsi="Times New Roman" w:cs="Times New Roman"/>
        </w:rPr>
        <w:fldChar w:fldCharType="end"/>
      </w:r>
      <w:r w:rsidRPr="004B7FCE">
        <w:rPr>
          <w:rFonts w:ascii="Times New Roman" w:hAnsi="Times New Roman" w:cs="Times New Roman" w:hint="eastAsia"/>
        </w:rPr>
        <w:t>,</w:t>
      </w:r>
      <w:r w:rsidRPr="004B7FCE">
        <w:rPr>
          <w:rFonts w:ascii="Times New Roman" w:hAnsi="Times New Roman" w:cs="Times New Roman"/>
        </w:rPr>
        <w:t xml:space="preserve"> </w:t>
      </w:r>
      <w:r w:rsidR="00F87800" w:rsidRPr="004B7FCE">
        <w:rPr>
          <w:rFonts w:ascii="Times New Roman" w:hAnsi="Times New Roman" w:cs="Times New Roman"/>
        </w:rPr>
        <w:t xml:space="preserve">Concept </w:t>
      </w:r>
      <w:r w:rsidR="00B93F0E" w:rsidRPr="004B7FCE">
        <w:rPr>
          <w:rFonts w:ascii="Times New Roman" w:hAnsi="Times New Roman" w:cs="Times New Roman"/>
        </w:rPr>
        <w:t>a</w:t>
      </w:r>
      <w:r w:rsidR="00F87800" w:rsidRPr="004B7FCE">
        <w:rPr>
          <w:rFonts w:ascii="Times New Roman" w:hAnsi="Times New Roman" w:cs="Times New Roman"/>
        </w:rPr>
        <w:t>ssociations</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hthIVkwg","properties":{"formattedCitation":"[14], [15]","plainCitation":"[14], [15]","noteIndex":0},"citationItems":[{"id":203,"uris":["http://zotero.org/users/local/rn9EKYSP/items/HIJMM3S3"],"uri":["http://zotero.org/users/local/rn9EKYSP/items/HIJMM3S3"],"itemData":{"id":203,"type":"article-journal","abstract":"Massive Open Online Courses (MOOCs), offering a new way to study online, are revolutionizing education. One challenging issue in MOOCs is how to design effective and ﬁne-grained course concepts such that students with different backgrounds can grasp the essence of the course. In this paper, we conduct a systematic investigation of the problem of course concept extraction for MOOCs. We propose to learn latent representations for candidate concepts via an embedding-based method. Moreover, we develop a graph-based propagation algorithm to rank the candidate concepts based on the learned representations. We evaluate the proposed method using different courses from XuetangX and Coursera. Experimental results show that our method signiﬁcantly outperforms all the alternative methods (+0.013-0.318 in terms of Rprecision; p 0.01, t-test).","language":"en","page":"10","source":"Zotero","title":"Course Concept Extraction in MOOCs via Embedding-Based Graph Propagation","author":[{"family":"Pan","given":"Liangming"},{"family":"Wang","given":"Xiaochen"},{"family":"Li","given":"Chengjiang"},{"family":"Li","given":"Juanzi"},{"family":"Tang","given":"Jie"}]}},{"id":244,"uris":["http://zotero.org/users/local/rn9EKYSP/items/CPBH3BK3"],"uri":["http://zotero.org/users/local/rn9EKYSP/items/CPBH3BK3"],"itemData":{"id":244,"type":"article-journal","abstract":"Knowledge tracing—where a machine models the knowledge of a student as they interact with coursework—is a well established problem in computer supported education. Though effectively modeling student knowledge would have high educational impact, the task has many inherent challenges. In this paper we explore the utility of using Recurrent Neural Networks (RNNs) to model student learning. The RNN family of models have important advantages over previous methods in that they do not require the explicit encoding of human domain knowledge, and can capture more complex representations of student knowledge. Using neural networks results in substantial improvements in prediction performance on a range of knowledge tracing datasets. Moreover the learned model can be used for intelligent curriculum design and allows straightforward interpretation and discovery of structure in student tasks. These results suggest a promising new line of research for knowledge tracing and an exemplary application task for RNNs.","language":"en","page":"9","source":"Zotero","title":"Deep Knowledge Tracing","author":[{"family":"Piech","given":"Chris"},{"family":"Bassen","given":"Jonathan"},{"family":"Huang","given":"Jonathan"},{"family":"Ganguli","given":"Surya"},{"family":"Sahami","given":"Mehran"},{"family":"Guibas","given":"Leonidas J"},{"family":"Sohl-Dickstein","given":"Jascha"}]}}],"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14], [15]</w:t>
      </w:r>
      <w:r>
        <w:rPr>
          <w:rFonts w:ascii="Times New Roman" w:hAnsi="Times New Roman" w:cs="Times New Roman"/>
        </w:rPr>
        <w:fldChar w:fldCharType="end"/>
      </w:r>
      <w:r w:rsidRPr="004B7FCE">
        <w:rPr>
          <w:rFonts w:ascii="Times New Roman" w:hAnsi="Times New Roman" w:cs="Times New Roman"/>
        </w:rPr>
        <w:t xml:space="preserve">, </w:t>
      </w:r>
      <w:r w:rsidR="00F87800" w:rsidRPr="004B7FCE">
        <w:rPr>
          <w:rFonts w:ascii="Times New Roman" w:hAnsi="Times New Roman" w:cs="Times New Roman"/>
        </w:rPr>
        <w:t xml:space="preserve">Question </w:t>
      </w:r>
      <w:r w:rsidR="00B93F0E" w:rsidRPr="004B7FCE">
        <w:rPr>
          <w:rFonts w:ascii="Times New Roman" w:hAnsi="Times New Roman" w:cs="Times New Roman"/>
        </w:rPr>
        <w:t>d</w:t>
      </w:r>
      <w:r w:rsidR="00F87800" w:rsidRPr="004B7FCE">
        <w:rPr>
          <w:rFonts w:ascii="Times New Roman" w:hAnsi="Times New Roman" w:cs="Times New Roman"/>
        </w:rPr>
        <w:t>ifficulties</w:t>
      </w:r>
      <w:r w:rsidR="001F1869" w:rsidRPr="004B7FCE">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IR5JzbVj","properties":{"formattedCitation":"[7]","plainCitation":"[7]","noteIndex":0},"citationItems":[{"id":212,"uris":["http://zotero.org/users/local/rn9EKYSP/items/YE98HG88"],"uri":["http://zotero.org/users/local/rn9EKYSP/items/YE98HG88"],"itemData":{"id":212,"type":"paper-conference","abstract":"We propose SPARFA-Trace, a new machine learning-based framework for time-varying learning and content analytics for educational applications. We develop a novel message passing-based, blind, approximate Kalman ﬁlter for sparse factor analysis (SPARFA) that jointly traces learner concept knowledge over time, analyzes learner concept knowledge state transitions (induced by interacting with learning resources, such as textbook sections, lecture videos, etc., or the forgetting eﬀect), and estimates the content organization and diﬃculty of the questions in assessments. These quantities are estimated solely from binary-valued (correct/incorrect) graded learner response data and the speciﬁc actions each learner performs (e.g., answering a question or studying a learning resource) at each time instant. Experimental results on two online course datasets demonstrate that SPARFA-Trace is capable of tracing each learner’s concept knowledge evolution over time, analyzing the quality and content organization of learning resources, and estimating the question–concept associations and the question difﬁculties. Moreover, we show that SPARFA-Trace achieves comparable or better performance in predicting unobserved learner responses compared to existing collaborative ﬁltering and knowledge tracing methods.","container-title":"Proceedings of the 20th ACM SIGKDD international conference on Knowledge discovery and data mining","DOI":"10.1145/2623330.2623631","event":"KDD '14: The 20th ACM SIGKDD International Conference on Knowledge Discovery and Data Mining","event-place":"New York New York USA","ISBN":"978-1-4503-2956-9","language":"en","page":"452-461","publisher":"ACM","publisher-place":"New York New York USA","source":"DOI.org (Crossref)","title":"Time-varying learning and content analytics via sparse factor analysis","URL":"https://dl.acm.org/doi/10.1145/2623330.2623631","author":[{"family":"Lan","given":"Andrew S."},{"family":"Studer","given":"Christoph"},{"family":"Baraniuk","given":"Richard G."}],"accessed":{"date-parts":[["2021",1,20]]},"issued":{"date-parts":[["2014",8,24]]}}}],"schema":"https://github.com/citation-style-language/schema/raw/master/csl-citation.json"} </w:instrText>
      </w:r>
      <w:r w:rsidR="001F1869" w:rsidRPr="004B7FCE">
        <w:rPr>
          <w:rFonts w:ascii="Times New Roman" w:hAnsi="Times New Roman" w:cs="Times New Roman"/>
        </w:rPr>
        <w:fldChar w:fldCharType="separate"/>
      </w:r>
      <w:r w:rsidR="00F05AD5" w:rsidRPr="00F05AD5">
        <w:rPr>
          <w:rFonts w:ascii="Times New Roman" w:hAnsi="Times New Roman" w:cs="Times New Roman"/>
        </w:rPr>
        <w:t>[7]</w:t>
      </w:r>
      <w:r w:rsidR="001F1869" w:rsidRPr="004B7FCE">
        <w:rPr>
          <w:rFonts w:ascii="Times New Roman" w:hAnsi="Times New Roman" w:cs="Times New Roman"/>
        </w:rPr>
        <w:fldChar w:fldCharType="end"/>
      </w:r>
      <w:r w:rsidRPr="004B7FCE">
        <w:rPr>
          <w:rFonts w:ascii="Times New Roman" w:hAnsi="Times New Roman" w:cs="Times New Roman"/>
        </w:rPr>
        <w:t xml:space="preserve">, </w:t>
      </w:r>
      <w:r w:rsidR="00F87800" w:rsidRPr="004B7FCE">
        <w:rPr>
          <w:rFonts w:ascii="Times New Roman" w:hAnsi="Times New Roman" w:cs="Times New Roman"/>
        </w:rPr>
        <w:t xml:space="preserve">Student </w:t>
      </w:r>
      <w:r w:rsidR="00B93F0E" w:rsidRPr="004B7FCE">
        <w:rPr>
          <w:rFonts w:ascii="Times New Roman" w:hAnsi="Times New Roman" w:cs="Times New Roman"/>
        </w:rPr>
        <w:t>b</w:t>
      </w:r>
      <w:r w:rsidR="00F87800" w:rsidRPr="004B7FCE">
        <w:rPr>
          <w:rFonts w:ascii="Times New Roman" w:hAnsi="Times New Roman" w:cs="Times New Roman"/>
        </w:rPr>
        <w:t>ehavior</w:t>
      </w:r>
      <w:r w:rsidR="001F1869" w:rsidRPr="004B7FCE">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FXcPXySc","properties":{"formattedCitation":"[16]\\uc0\\u8211{}[20]","plainCitation":"[16]–[20]","noteIndex":0},"citationItems":[{"id":195,"uris":["http://zotero.org/users/local/rn9EKYSP/items/M7QC8BU4"],"uri":["http://zotero.org/users/local/rn9EKYSP/items/M7QC8BU4"],"itemData":{"id":195,"type":"article-journal","abstract":"Quantitative understanding of relationships between students' behavioural patterns and academic performances is a significant step towards personalized education. In contrast to previous studies that were mainly based on questionnaire surveys, recent literature suggests that unobtrusive digital data bring us unprecedented opportunities to study students' lifestyles in the campus. In this paper, we collect behavioural records from undergraduate students' (\n              N\n              = 18 960) smart cards and propose two high-level behavioural characters, orderliness and diligence. The former is a novel entropy-based metric that measures the regularity of campus daily life, which is estimated here based on temporal records of taking showers and having meals. Empirical analyses on such large-scale unobtrusive behavioural data demonstrate that academic performance (GPA) is significantly correlated with orderliness. Furthermore, we show that orderliness is an important feature to predict academic performance, which improves the prediction accuracy even in the presence of students' diligence. Based on these analyses, education administrators could quantitatively understand the major factors leading to excellent or poor performance, detect undesirable abnormal behaviours in time and thus implement effective interventions to better guide students' campus lives at an early stage when necessary.","container-title":"Journal of The Royal Society Interface","DOI":"10.1098/rsif.2018.0210","ISSN":"1742-5689, 1742-5662","issue":"146","journalAbbreviation":"J. R. Soc. Interface.","language":"en","page":"20180210","source":"DOI.org (Crossref)","title":"Orderliness predicts academic performance: behavioural analysis on campus lifestyle","title-short":"Orderliness predicts academic performance","volume":"15","author":[{"family":"Cao","given":"Yi"},{"family":"Gao","given":"Jian"},{"family":"Lian","given":"Defu"},{"family":"Rong","given":"Zhihai"},{"family":"Shi","given":"Jiatu"},{"family":"Wang","given":"Qing"},{"family":"Wu","given":"Yifan"},{"family":"Yao","given":"Huaxiu"},{"family":"Zhou","given":"Tao"}],"issued":{"date-parts":[["2018",9]]}}},{"id":187,"uris":["http://zotero.org/users/local/rn9EKYSP/items/9UEXNBDZ"],"uri":["http://zotero.org/users/local/rn9EKYSP/items/9UEXNBDZ"],"itemData":{"id":187,"type":"paper-conference","abstract":"Student clickstream data can provide valuable insights about student activities in an online learning environment and how these activities inform their learning outcomes. However, given the noisy and complex nature of this data, an ongoing challenge involves devising statistical techniques that capture clear and meaningful aspects of students’ click patterns. In this paper, we utilize statistical change detection techniques to investigate students’ online behaviors. Using clickstream data from two large university courses, one face-to-face and one online, we illustrate how this methodology can be used to detect when students change their previewing and reviewing behavior, and how these changes can be related to other aspects of students’ activity and performance.","container-title":"Proceedings of the Seventh International Learning Analytics &amp; Knowledge Conference","DOI":"10.1145/3027385.3027430","event":"LAK '17: 7th International Learning Analytics and Knowledge Conference","event-place":"Vancouver British Columbia Canada","ISBN":"978-1-4503-4870-6","language":"en","page":"21-30","publisher":"ACM","publisher-place":"Vancouver British Columbia Canada","source":"DOI.org (Crossref)","title":"Detecting changes in student behavior from clickstream data","URL":"https://dl.acm.org/doi/10.1145/3027385.3027430","author":[{"family":"Park","given":"Jihyun"},{"family":"Denaro","given":"Kameryn"},{"family":"Rodriguez","given":"Fernando"},{"family":"Smyth","given":"Padhraic"},{"family":"Warschauer","given":"Mark"}],"accessed":{"date-parts":[["2021",1,20]]},"issued":{"date-parts":[["2017",3,13]]}}},{"id":209,"uris":["http://zotero.org/users/local/rn9EKYSP/items/YF56WUWP"],"uri":["http://zotero.org/users/local/rn9EKYSP/items/YF56WUWP"],"itemData":{"id":209,"type":"paper-conference","abstract":"Massive Open Online Courses (MOOCs), which collect complete records of all student interactions in an online learning environment, offer us an unprecedented opportunity to analyze students’ learning behavior at a very ﬁne granularity than ever before.","container-title":"Proceedings of the Ninth ACM International Conference on Web Search and Data Mining","DOI":"10.1145/2835776.2835842","event":"WSDM 2016: Ninth ACM International Conference on Web Search and Data Mining","event-place":"San Francisco California USA","ISBN":"978-1-4503-3716-8","language":"en","page":"93-102","publisher":"ACM","publisher-place":"San Francisco California USA","source":"DOI.org (Crossref)","title":"Modeling and Predicting Learning Behavior in MOOCs","URL":"https://dl.acm.org/doi/10.1145/2835776.2835842","author":[{"family":"Qiu","given":"Jiezhong"},{"family":"Tang","given":"Jie"},{"family":"Liu","given":"Tracy Xiao"},{"family":"Gong","given":"Jie"},{"family":"Zhang","given":"Chenhui"},{"family":"Zhang","given":"Qian"},{"family":"Xue","given":"Yufei"}],"accessed":{"date-parts":[["2021",1,20]]},"issued":{"date-parts":[["2016",2,8]]}}},{"id":185,"uris":["http://zotero.org/users/local/rn9EKYSP/items/2SGE654T"],"uri":["http://zotero.org/users/local/rn9EKYSP/items/2SGE654T"],"itemData":{"id":185,"type":"article-journal","abstract":"With the success and proliferation of Massive Open Online Courses (MOOCs) for college curricula, there is demand for adapting this modern mode of education for high school courses. Online and open courses have the potential to ﬁll a much needed gap in high school curricula, especially in ﬁelds such as computer science, where there is shortage of trained teachers nationwide. In this paper, we analyze student post-test performance to determine the success of a high school computer science MOOC. We empirically characterize student success by using students’ performance on the Advanced Placement (AP) exam, which we treat as a post test. This post-test performance is more indicative of long-term learning than course performance, and allows us to model the extent to which students have internalized course material. Additionally, we analyze and compare the performance of a subset of students who received in-person coaching at their high school, to those students who took the course independently. This comparison provides better understanding of the role of a teacher in a student’s learning. We build a predictive machine learning model, and use it to identify the key factors contributing to the success of online high school courses. Our analysis demonstrates that high schoolers can thrive in MOOCs.","language":"en","page":"8","source":"Zotero","title":"Predicting Post-Test Performance from Online Student Behavior: A High School MOOC Case Study","author":[{"family":"Tomkins","given":"Sabina"},{"family":"Ramesh","given":"Arti"},{"family":"Getoor","given":"Lise"}]}},{"id":208,"uris":["http://zotero.org/users/local/rn9EKYSP/items/69A7IK2G"],"uri":["http://zotero.org/users/local/rn9EKYSP/items/69A7IK2G"],"itemData":{"id":208,"type":"article-journal","abstract":"We present a novel method for predicting the evolution of a student’s grade in massive open online courses (MOOCs). Performance prediction is particularly challenging in MOOC settings due to per-student assessment response sparsity and the need for personalized models. Our method overcomes these challenges by incorporating another, richer form of data collected from each student—lecture video-watching clickstreams—into the machine learning feature set, and using that to train a time series neural network that learns from both prior performance and clickstream data. Through evaluation on two MOOC datasets, we ﬁnd that our algorithm outperforms a baseline of average past performance by more than 60% on average, and a lasso regression baseline by more than 15%. Moreover, the gains are higher when the student has answered fewer questions, underscoring their ability to provide instructors with early detection of struggling and/or advanced students. We also show that despite these gains, when taken alone, none of the behavioral features are particularly correlated with performance, emphasizing the need to consider their combined effect and nonlinear predictors. Finally, we discuss how course instructors can use these predictive learning analytics to stage student interventions.","container-title":"IEEE Journal of Selected Topics in Signal Processing","DOI":"10.1109/JSTSP.2017.2700227","ISSN":"1932-4553, 1941-0484","journalAbbreviation":"IEEE J. Sel. Top. Signal Process.","language":"en","page":"1-1","source":"DOI.org (Crossref)","title":"Behavior-Based Grade Prediction for MOOCs via Time Series Neural Networks","author":[{"family":"Yang","given":"Tsung-Yen"},{"family":"Brinton","given":"Christopher G."},{"family":"Joe-Wong","given":"Carlee"},{"family":"Chiang","given":"Mung"}],"issued":{"date-parts":[["2017"]]}}}],"schema":"https://github.com/citation-style-language/schema/raw/master/csl-citation.json"} </w:instrText>
      </w:r>
      <w:r w:rsidR="001F1869" w:rsidRPr="004B7FCE">
        <w:rPr>
          <w:rFonts w:ascii="Times New Roman" w:hAnsi="Times New Roman" w:cs="Times New Roman"/>
        </w:rPr>
        <w:fldChar w:fldCharType="separate"/>
      </w:r>
      <w:r w:rsidR="00F05AD5" w:rsidRPr="00F05AD5">
        <w:rPr>
          <w:rFonts w:ascii="Times New Roman" w:hAnsi="Times New Roman" w:cs="Times New Roman"/>
          <w:kern w:val="0"/>
          <w:szCs w:val="24"/>
        </w:rPr>
        <w:t>[16]–[20]</w:t>
      </w:r>
      <w:r w:rsidR="001F1869" w:rsidRPr="004B7FCE">
        <w:rPr>
          <w:rFonts w:ascii="Times New Roman" w:hAnsi="Times New Roman" w:cs="Times New Roman"/>
        </w:rPr>
        <w:fldChar w:fldCharType="end"/>
      </w:r>
      <w:r w:rsidRPr="004B7FCE">
        <w:rPr>
          <w:rFonts w:ascii="Times New Roman" w:hAnsi="Times New Roman" w:cs="Times New Roman"/>
        </w:rPr>
        <w:t xml:space="preserve">, </w:t>
      </w:r>
      <w:r w:rsidRPr="004B7FCE">
        <w:rPr>
          <w:rFonts w:ascii="Times New Roman" w:hAnsi="Times New Roman" w:cs="Times New Roman" w:hint="eastAsia"/>
        </w:rPr>
        <w:t>etc</w:t>
      </w:r>
      <w:r w:rsidRPr="004B7FCE">
        <w:rPr>
          <w:rFonts w:ascii="Times New Roman" w:hAnsi="Times New Roman" w:cs="Times New Roman"/>
        </w:rPr>
        <w:t>..</w:t>
      </w:r>
    </w:p>
    <w:p w14:paraId="27629FCE" w14:textId="77777777" w:rsidR="001F1869" w:rsidRPr="00174CE3" w:rsidRDefault="001F1869" w:rsidP="001F1869">
      <w:pPr>
        <w:rPr>
          <w:rFonts w:ascii="Times New Roman" w:hAnsi="Times New Roman" w:cs="Times New Roman"/>
          <w:b/>
          <w:bCs/>
        </w:rPr>
      </w:pPr>
    </w:p>
    <w:p w14:paraId="447AEA05" w14:textId="0D5F483D" w:rsidR="00CD4451" w:rsidRDefault="00CD4451" w:rsidP="00CD4451">
      <w:pPr>
        <w:pStyle w:val="a3"/>
        <w:numPr>
          <w:ilvl w:val="0"/>
          <w:numId w:val="1"/>
        </w:numPr>
        <w:ind w:firstLineChars="0"/>
        <w:outlineLvl w:val="0"/>
        <w:rPr>
          <w:rFonts w:ascii="Times New Roman" w:hAnsi="Times New Roman" w:cs="Times New Roman"/>
          <w:b/>
          <w:bCs/>
          <w:sz w:val="28"/>
          <w:szCs w:val="28"/>
        </w:rPr>
      </w:pPr>
      <w:bookmarkStart w:id="15" w:name="_Toc62671737"/>
      <w:r w:rsidRPr="00174CE3">
        <w:rPr>
          <w:rFonts w:ascii="Times New Roman" w:hAnsi="Times New Roman" w:cs="Times New Roman"/>
          <w:b/>
          <w:bCs/>
          <w:sz w:val="28"/>
          <w:szCs w:val="28"/>
        </w:rPr>
        <w:lastRenderedPageBreak/>
        <w:t>Assumption</w:t>
      </w:r>
      <w:bookmarkEnd w:id="15"/>
    </w:p>
    <w:p w14:paraId="1B62FCA4" w14:textId="11935DE9" w:rsidR="00700D3D" w:rsidRDefault="00F86BD3" w:rsidP="00700D3D">
      <w:pPr>
        <w:rPr>
          <w:rFonts w:ascii="Times New Roman" w:hAnsi="Times New Roman" w:cs="Times New Roman"/>
        </w:rPr>
      </w:pPr>
      <w:r w:rsidRPr="00F86BD3">
        <w:rPr>
          <w:rFonts w:ascii="Times New Roman" w:hAnsi="Times New Roman" w:cs="Times New Roman"/>
        </w:rPr>
        <w:t>In the process of mode</w:t>
      </w:r>
      <w:r w:rsidR="002C72EF">
        <w:rPr>
          <w:rFonts w:ascii="Times New Roman" w:hAnsi="Times New Roman" w:cs="Times New Roman"/>
        </w:rPr>
        <w:t>l</w:t>
      </w:r>
      <w:r w:rsidRPr="00F86BD3">
        <w:rPr>
          <w:rFonts w:ascii="Times New Roman" w:hAnsi="Times New Roman" w:cs="Times New Roman"/>
        </w:rPr>
        <w:t xml:space="preserve">ling, we need to make some assumptions. A more discriminating assumption is whether the educational system or </w:t>
      </w:r>
      <w:r w:rsidR="002C72EF">
        <w:rPr>
          <w:rFonts w:ascii="Times New Roman" w:hAnsi="Times New Roman" w:cs="Times New Roman"/>
        </w:rPr>
        <w:t>learning process</w:t>
      </w:r>
      <w:r w:rsidRPr="00F86BD3">
        <w:rPr>
          <w:rFonts w:ascii="Times New Roman" w:hAnsi="Times New Roman" w:cs="Times New Roman"/>
        </w:rPr>
        <w:t xml:space="preserve"> by students is seen as sequential.</w:t>
      </w:r>
    </w:p>
    <w:p w14:paraId="27676508" w14:textId="77777777" w:rsidR="00F86BD3" w:rsidRPr="00700D3D" w:rsidRDefault="00F86BD3" w:rsidP="00700D3D">
      <w:pPr>
        <w:rPr>
          <w:rFonts w:ascii="Times New Roman" w:hAnsi="Times New Roman" w:cs="Times New Roman"/>
        </w:rPr>
      </w:pPr>
    </w:p>
    <w:p w14:paraId="2B6A31B1" w14:textId="7F39F81C" w:rsidR="00812BF3" w:rsidRPr="00584767" w:rsidRDefault="00A553CC" w:rsidP="00A553CC">
      <w:pPr>
        <w:pStyle w:val="a3"/>
        <w:numPr>
          <w:ilvl w:val="1"/>
          <w:numId w:val="1"/>
        </w:numPr>
        <w:ind w:firstLineChars="0"/>
        <w:outlineLvl w:val="1"/>
        <w:rPr>
          <w:rFonts w:ascii="Times New Roman" w:hAnsi="Times New Roman" w:cs="Times New Roman"/>
          <w:b/>
          <w:bCs/>
        </w:rPr>
      </w:pPr>
      <w:bookmarkStart w:id="16" w:name="_Toc62671738"/>
      <w:r w:rsidRPr="00174CE3">
        <w:rPr>
          <w:rFonts w:ascii="Times New Roman" w:hAnsi="Times New Roman" w:cs="Times New Roman"/>
          <w:b/>
          <w:bCs/>
        </w:rPr>
        <w:t>Sequential</w:t>
      </w:r>
      <w:bookmarkEnd w:id="16"/>
    </w:p>
    <w:p w14:paraId="77933212" w14:textId="4A625CE0" w:rsidR="00584767" w:rsidRDefault="00584767" w:rsidP="00584767">
      <w:pPr>
        <w:rPr>
          <w:rFonts w:ascii="Times New Roman" w:hAnsi="Times New Roman" w:cs="Times New Roman"/>
        </w:rPr>
      </w:pPr>
      <w:r w:rsidRPr="00584767">
        <w:rPr>
          <w:rFonts w:ascii="Times New Roman" w:hAnsi="Times New Roman" w:cs="Times New Roman"/>
        </w:rPr>
        <w:t xml:space="preserve">Assume that the system is in a sequential state. In </w:t>
      </w:r>
      <w:r w:rsidR="00707FF7">
        <w:rPr>
          <w:rFonts w:ascii="Times New Roman" w:hAnsi="Times New Roman" w:cs="Times New Roman"/>
        </w:rPr>
        <w:t xml:space="preserve">the </w:t>
      </w:r>
      <w:r>
        <w:rPr>
          <w:rFonts w:ascii="Times New Roman" w:hAnsi="Times New Roman" w:cs="Times New Roman"/>
        </w:rPr>
        <w:t xml:space="preserve">student </w:t>
      </w:r>
      <w:r w:rsidRPr="00584767">
        <w:rPr>
          <w:rFonts w:ascii="Times New Roman" w:hAnsi="Times New Roman" w:cs="Times New Roman"/>
        </w:rPr>
        <w:t>mode</w:t>
      </w:r>
      <w:r>
        <w:rPr>
          <w:rFonts w:ascii="Times New Roman" w:hAnsi="Times New Roman" w:cs="Times New Roman"/>
        </w:rPr>
        <w:t>l</w:t>
      </w:r>
      <w:r w:rsidRPr="00584767">
        <w:rPr>
          <w:rFonts w:ascii="Times New Roman" w:hAnsi="Times New Roman" w:cs="Times New Roman"/>
        </w:rPr>
        <w:t>ling</w:t>
      </w:r>
      <w:r w:rsidR="00707FF7">
        <w:rPr>
          <w:rFonts w:ascii="Times New Roman" w:hAnsi="Times New Roman" w:cs="Times New Roman"/>
        </w:rPr>
        <w:t xml:space="preserve"> section</w:t>
      </w:r>
      <w:r w:rsidRPr="00584767">
        <w:rPr>
          <w:rFonts w:ascii="Times New Roman" w:hAnsi="Times New Roman" w:cs="Times New Roman"/>
        </w:rPr>
        <w:t>, some studies</w:t>
      </w:r>
      <w:r w:rsidR="00C148CE">
        <w:rPr>
          <w:rFonts w:ascii="Times New Roman" w:hAnsi="Times New Roman" w:cs="Times New Roman"/>
        </w:rPr>
        <w:t xml:space="preserve"> </w:t>
      </w:r>
      <w:proofErr w:type="gramStart"/>
      <w:r w:rsidRPr="00584767">
        <w:rPr>
          <w:rFonts w:ascii="Times New Roman" w:hAnsi="Times New Roman" w:cs="Times New Roman"/>
        </w:rPr>
        <w:t>are based on the assumption</w:t>
      </w:r>
      <w:proofErr w:type="gramEnd"/>
      <w:r w:rsidRPr="00584767">
        <w:rPr>
          <w:rFonts w:ascii="Times New Roman" w:hAnsi="Times New Roman" w:cs="Times New Roman"/>
        </w:rPr>
        <w:t xml:space="preserve"> that there is a</w:t>
      </w:r>
      <w:r w:rsidR="00707FF7">
        <w:rPr>
          <w:rFonts w:ascii="Times New Roman" w:hAnsi="Times New Roman" w:cs="Times New Roman"/>
        </w:rPr>
        <w:t>n</w:t>
      </w:r>
      <w:r w:rsidRPr="00584767">
        <w:rPr>
          <w:rFonts w:ascii="Times New Roman" w:hAnsi="Times New Roman" w:cs="Times New Roman"/>
        </w:rPr>
        <w:t xml:space="preserve"> </w:t>
      </w:r>
      <w:r w:rsidR="00707FF7">
        <w:rPr>
          <w:rFonts w:ascii="Times New Roman" w:hAnsi="Times New Roman" w:cs="Times New Roman"/>
        </w:rPr>
        <w:t>interdependency</w:t>
      </w:r>
      <w:r w:rsidRPr="00584767">
        <w:rPr>
          <w:rFonts w:ascii="Times New Roman" w:hAnsi="Times New Roman" w:cs="Times New Roman"/>
        </w:rPr>
        <w:t xml:space="preserve"> on </w:t>
      </w:r>
      <w:r>
        <w:rPr>
          <w:rFonts w:ascii="Times New Roman" w:hAnsi="Times New Roman" w:cs="Times New Roman"/>
        </w:rPr>
        <w:t xml:space="preserve">the sequence of </w:t>
      </w:r>
      <w:r w:rsidRPr="00584767">
        <w:rPr>
          <w:rFonts w:ascii="Times New Roman" w:hAnsi="Times New Roman" w:cs="Times New Roman"/>
        </w:rPr>
        <w:t xml:space="preserve">the </w:t>
      </w:r>
      <w:r w:rsidR="00707FF7">
        <w:rPr>
          <w:rFonts w:ascii="Times New Roman" w:hAnsi="Times New Roman" w:cs="Times New Roman"/>
        </w:rPr>
        <w:t xml:space="preserve">defined </w:t>
      </w:r>
      <w:r w:rsidRPr="00584767">
        <w:rPr>
          <w:rFonts w:ascii="Times New Roman" w:hAnsi="Times New Roman" w:cs="Times New Roman"/>
        </w:rPr>
        <w:t>stage</w:t>
      </w:r>
      <w:r w:rsidR="00707FF7">
        <w:rPr>
          <w:rFonts w:ascii="Times New Roman" w:hAnsi="Times New Roman" w:cs="Times New Roman"/>
        </w:rPr>
        <w:t>s</w:t>
      </w:r>
      <w:r>
        <w:rPr>
          <w:rFonts w:ascii="Times New Roman" w:hAnsi="Times New Roman" w:cs="Times New Roman"/>
        </w:rPr>
        <w:t>.</w:t>
      </w:r>
      <w:r w:rsidR="00707FF7" w:rsidRPr="00707FF7">
        <w:t xml:space="preserve"> </w:t>
      </w:r>
      <w:r w:rsidR="00707FF7" w:rsidRPr="00707FF7">
        <w:rPr>
          <w:rFonts w:ascii="Times New Roman" w:hAnsi="Times New Roman" w:cs="Times New Roman"/>
        </w:rPr>
        <w:t xml:space="preserve">Therefore, the performance in the future or the present stage can be predicted through this </w:t>
      </w:r>
      <w:r w:rsidR="00707FF7">
        <w:rPr>
          <w:rFonts w:ascii="Times New Roman" w:hAnsi="Times New Roman" w:cs="Times New Roman" w:hint="eastAsia"/>
        </w:rPr>
        <w:t>interdependency</w:t>
      </w:r>
      <w:r w:rsidR="00707FF7" w:rsidRPr="00707FF7">
        <w:rPr>
          <w:rFonts w:ascii="Times New Roman" w:hAnsi="Times New Roman" w:cs="Times New Roman"/>
        </w:rPr>
        <w:t>.</w:t>
      </w:r>
      <w:r w:rsidR="00707FF7">
        <w:rPr>
          <w:rFonts w:ascii="Times New Roman" w:hAnsi="Times New Roman" w:cs="Times New Roman"/>
        </w:rPr>
        <w:t xml:space="preserve"> </w:t>
      </w:r>
      <w:r w:rsidR="00707FF7" w:rsidRPr="00707FF7">
        <w:rPr>
          <w:rFonts w:ascii="Times New Roman" w:hAnsi="Times New Roman" w:cs="Times New Roman"/>
        </w:rPr>
        <w:t>These stages can be defined by periods of equal interval such as semesters, quarters, and years, as well as by "steps the student takes to complete a problem", past and future stages, and new and old educational systems</w:t>
      </w:r>
      <w:r w:rsidR="00707FF7">
        <w:rPr>
          <w:rFonts w:ascii="Times New Roman" w:hAnsi="Times New Roman" w:cs="Times New Roman"/>
        </w:rPr>
        <w:t>.</w:t>
      </w:r>
    </w:p>
    <w:p w14:paraId="618E7D74" w14:textId="77777777" w:rsidR="00E92F15" w:rsidRPr="00584767" w:rsidRDefault="00E92F15" w:rsidP="00584767">
      <w:pPr>
        <w:rPr>
          <w:rFonts w:ascii="Times New Roman" w:hAnsi="Times New Roman" w:cs="Times New Roman"/>
        </w:rPr>
      </w:pPr>
    </w:p>
    <w:p w14:paraId="64F4DE76" w14:textId="3D342EBB" w:rsidR="00584767" w:rsidRPr="00584767" w:rsidRDefault="00584767" w:rsidP="00584767">
      <w:pPr>
        <w:rPr>
          <w:rFonts w:ascii="Times New Roman" w:hAnsi="Times New Roman" w:cs="Times New Roman"/>
        </w:rPr>
      </w:pPr>
      <w:r w:rsidRPr="00584767">
        <w:rPr>
          <w:rFonts w:ascii="Times New Roman" w:hAnsi="Times New Roman" w:cs="Times New Roman"/>
        </w:rPr>
        <w:t xml:space="preserve">For example, </w:t>
      </w:r>
      <w:proofErr w:type="spellStart"/>
      <w:r w:rsidRPr="00584767">
        <w:rPr>
          <w:rFonts w:ascii="Times New Roman" w:hAnsi="Times New Roman" w:cs="Times New Roman"/>
        </w:rPr>
        <w:t>Pardos</w:t>
      </w:r>
      <w:proofErr w:type="spellEnd"/>
      <w:r w:rsidRPr="00584767">
        <w:rPr>
          <w:rFonts w:ascii="Times New Roman" w:hAnsi="Times New Roman" w:cs="Times New Roman"/>
        </w:rPr>
        <w:t xml:space="preserve">, Zachary A </w:t>
      </w:r>
      <w:r>
        <w:rPr>
          <w:rFonts w:ascii="Times New Roman" w:hAnsi="Times New Roman" w:cs="Times New Roman"/>
        </w:rPr>
        <w:t>et al.</w:t>
      </w:r>
      <w:r w:rsidRPr="00584767">
        <w:rPr>
          <w:rFonts w:ascii="Times New Roman" w:hAnsi="Times New Roman" w:cs="Times New Roman"/>
        </w:rPr>
        <w:t xml:space="preserve"> divide the one response from a student on a problem step into different stages, and use the Hidden Markov property between the different steps to predict whether the student can</w:t>
      </w:r>
      <w:r>
        <w:rPr>
          <w:rFonts w:ascii="Times New Roman" w:hAnsi="Times New Roman" w:cs="Times New Roman"/>
        </w:rPr>
        <w:t xml:space="preserve"> be</w:t>
      </w:r>
      <w:r w:rsidRPr="00584767">
        <w:rPr>
          <w:rFonts w:ascii="Times New Roman" w:hAnsi="Times New Roman" w:cs="Times New Roman"/>
        </w:rPr>
        <w:t xml:space="preserve"> correct the first attempt (CFA).</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QtZOpnwl","properties":{"formattedCitation":"[21]","plainCitation":"[21]","noteIndex":0},"citationItems":[{"id":178,"uris":["http://zotero.org/users/local/rn9EKYSP/items/BIGIHGDI"],"uri":["http://zotero.org/users/local/rn9EKYSP/items/BIGIHGDI"],"itemData":{"id":178,"type":"article-journal","abstract":"This article describes the user modeling, feature extraction and bagged decision tree methods that were used to win 2nd place student prize and 4th place overall in the ACM’s 2010 KDD Cup.","language":"en","page":"16","source":"Zotero","title":"Using HMMs and bagged decision trees to leverage rich features of user and skill from an intelligent tutoring system dataset","author":[{"family":"Pardos","given":"Zachary A"},{"family":"Heffernan","given":"Neil T"}]}}],"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21]</w:t>
      </w:r>
      <w:r>
        <w:rPr>
          <w:rFonts w:ascii="Times New Roman" w:hAnsi="Times New Roman" w:cs="Times New Roman"/>
        </w:rPr>
        <w:fldChar w:fldCharType="end"/>
      </w:r>
    </w:p>
    <w:p w14:paraId="252A0620" w14:textId="68DE7DA1" w:rsidR="00C148CE" w:rsidRDefault="00584767" w:rsidP="00584767">
      <w:pPr>
        <w:rPr>
          <w:rFonts w:ascii="Times New Roman" w:hAnsi="Times New Roman" w:cs="Times New Roman"/>
        </w:rPr>
      </w:pPr>
      <w:r w:rsidRPr="00584767">
        <w:rPr>
          <w:rFonts w:ascii="Times New Roman" w:hAnsi="Times New Roman" w:cs="Times New Roman"/>
        </w:rPr>
        <w:t>Some researchers</w:t>
      </w:r>
      <w:r>
        <w:rPr>
          <w:rFonts w:ascii="Times New Roman" w:hAnsi="Times New Roman" w:cs="Times New Roman"/>
        </w:rPr>
        <w:t xml:space="preserve"> </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x45ZP9J9","properties":{"formattedCitation":"[22], [23]","plainCitation":"[22], [23]","noteIndex":0},"citationItems":[{"id":245,"uris":["http://zotero.org/users/local/rn9EKYSP/items/C8QE2JCW"],"uri":["http://zotero.org/users/local/rn9EKYSP/items/C8QE2JCW"],"itemData":{"id":245,"type":"article-journal","abstract":"To increase efﬁcacy in traditional classroom courses as well as in Massive Open Online Courses (MOOCs), automated systems supporting the instructor are needed. One important problem is to automatically detect students that are going to do poorly in a course early enough to be able to take remedial actions. Existing grade prediction systems focus on maximizing the accuracy of the prediction while overseeing the importance of issuing timely and personalized predictions. This paper proposes an algorithm that predicts the ﬁnal grade of each student in a class. It issues a prediction for each student individually, when the expected accuracy of the prediction is sufﬁcient. The algorithm learns online what is the optimal prediction and time to issue a prediction based on past history of students’ performance in a course. We derive a conﬁdence estimate for the prediction accuracy and demonstrate the performance of our algorithm on a dataset obtained based on the performance of approximately 700 UCLA undergraduate students who have taken an introductory digital signal processing over the past seven years. We demonstrate that for 85% of the students we can predict with 76% accuracy whether they are going do well or poorly in the class after the fourth course week. Using data obtained from a pilot course, our methodology suggests that it is effective to perform early in-class assessments such as quizzes, which result in timely performance prediction for each student, thereby enabling timely interventions by the instructor (at the student or class level) when necessary.","container-title":"IEEE Transactions on Signal Processing","DOI":"10.1109/TSP.2015.2496278","ISSN":"1053-587X, 1941-0476","issue":"4","journalAbbreviation":"IEEE Trans. Signal Process.","language":"en","page":"959-972","source":"DOI.org (Crossref)","title":"Predicting Grades","volume":"64","author":[{"family":"Meier","given":"Yannick"},{"family":"Xu","given":"Jie"},{"family":"Atan","given":"Onur"},{"family":"Schaar","given":"Mihaela","non-dropping-particle":"van der"}],"issued":{"date-parts":[["2016",2]]}}},{"id":206,"uris":["http://zotero.org/users/local/rn9EKYSP/items/RZEUADZ2"],"uri":["http://zotero.org/users/local/rn9EKYSP/items/RZEUADZ2"],"itemData":{"id":206,"type":"article-journal","language":"en","page":"11","source":"Zotero","title":"Factorization Models for Forecasting Student Performance","author":[{"family":"Thai-Nghe","given":"Nguyen"},{"family":"Horvath","given":"Tomaˇs"},{"family":"Schmidt-Thieme","given":"Lars"}]}}],"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22], [23]</w:t>
      </w:r>
      <w:r>
        <w:rPr>
          <w:rFonts w:ascii="Times New Roman" w:hAnsi="Times New Roman" w:cs="Times New Roman"/>
        </w:rPr>
        <w:fldChar w:fldCharType="end"/>
      </w:r>
      <w:r w:rsidRPr="00584767">
        <w:rPr>
          <w:rFonts w:ascii="Times New Roman" w:hAnsi="Times New Roman" w:cs="Times New Roman"/>
        </w:rPr>
        <w:t xml:space="preserve"> use Three-mode Tensor Factorization (on student/problem/time) to introduce a time tensor into the prediction model. Given a three-mode tensor</w:t>
      </w:r>
      <m:oMath>
        <m:r>
          <w:rPr>
            <w:rFonts w:ascii="Cambria Math" w:hAnsi="Cambria Math" w:cs="Times New Roman"/>
          </w:rPr>
          <m:t xml:space="preserve"> Z</m:t>
        </m:r>
      </m:oMath>
      <w:r w:rsidRPr="00584767">
        <w:rPr>
          <w:rFonts w:ascii="Times New Roman" w:hAnsi="Times New Roman" w:cs="Times New Roman"/>
        </w:rPr>
        <w:t xml:space="preserve"> of size</w:t>
      </w:r>
      <m:oMath>
        <m:r>
          <w:rPr>
            <w:rFonts w:ascii="Cambria Math" w:hAnsi="Cambria Math" w:cs="Times New Roman"/>
          </w:rPr>
          <m:t xml:space="preserve"> U × I× T</m:t>
        </m:r>
      </m:oMath>
      <w:r w:rsidRPr="00584767">
        <w:rPr>
          <w:rFonts w:ascii="Times New Roman" w:hAnsi="Times New Roman" w:cs="Times New Roman"/>
        </w:rPr>
        <w:t>, where the</w:t>
      </w:r>
      <w:r>
        <w:rPr>
          <w:rFonts w:ascii="Times New Roman" w:hAnsi="Times New Roman" w:cs="Times New Roman"/>
        </w:rPr>
        <w:t xml:space="preserve"> first</w:t>
      </w:r>
      <w:r w:rsidRPr="00584767">
        <w:rPr>
          <w:rFonts w:ascii="Times New Roman" w:hAnsi="Times New Roman" w:cs="Times New Roman"/>
        </w:rPr>
        <w:t xml:space="preserve"> mode describes </w:t>
      </w:r>
      <m:oMath>
        <m:r>
          <w:rPr>
            <w:rFonts w:ascii="Cambria Math" w:hAnsi="Cambria Math" w:cs="Times New Roman"/>
          </w:rPr>
          <m:t>U</m:t>
        </m:r>
      </m:oMath>
      <w:r w:rsidRPr="00584767">
        <w:rPr>
          <w:rFonts w:ascii="Times New Roman" w:hAnsi="Times New Roman" w:cs="Times New Roman"/>
        </w:rPr>
        <w:t xml:space="preserve"> students, the second</w:t>
      </w:r>
      <w:r>
        <w:rPr>
          <w:rFonts w:ascii="Times New Roman" w:hAnsi="Times New Roman" w:cs="Times New Roman"/>
        </w:rPr>
        <w:t xml:space="preserve"> </w:t>
      </w:r>
      <w:r w:rsidRPr="00584767">
        <w:rPr>
          <w:rFonts w:ascii="Times New Roman" w:hAnsi="Times New Roman" w:cs="Times New Roman"/>
        </w:rPr>
        <w:t xml:space="preserve">mode describes </w:t>
      </w:r>
      <m:oMath>
        <m:r>
          <w:rPr>
            <w:rFonts w:ascii="Cambria Math" w:hAnsi="Cambria Math" w:cs="Times New Roman"/>
          </w:rPr>
          <m:t>I</m:t>
        </m:r>
      </m:oMath>
      <w:r w:rsidRPr="00584767">
        <w:rPr>
          <w:rFonts w:ascii="Times New Roman" w:hAnsi="Times New Roman" w:cs="Times New Roman"/>
        </w:rPr>
        <w:t xml:space="preserve"> tasks (problems), and the third mode describes the time.</w:t>
      </w:r>
      <w:r>
        <w:rPr>
          <w:rFonts w:ascii="Times New Roman" w:hAnsi="Times New Roman" w:cs="Times New Roman"/>
        </w:rPr>
        <w:t xml:space="preserve"> </w:t>
      </w:r>
    </w:p>
    <w:p w14:paraId="31296748" w14:textId="25607682" w:rsidR="00584767" w:rsidRDefault="00584767" w:rsidP="00584767">
      <w:pPr>
        <w:rPr>
          <w:rFonts w:ascii="Times New Roman" w:hAnsi="Times New Roman" w:cs="Times New Roman"/>
        </w:rPr>
      </w:pPr>
      <w:r w:rsidRPr="00584767">
        <w:rPr>
          <w:rFonts w:ascii="Times New Roman" w:hAnsi="Times New Roman" w:cs="Times New Roman"/>
        </w:rPr>
        <w:t xml:space="preserve">A study </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VQ9iYtn1","properties":{"formattedCitation":"[4]","plainCitation":"[4]","noteIndex":0},"citationItems":[{"id":201,"uris":["http://zotero.org/users/local/rn9EKYSP/items/GEKT4A3G"],"uri":["http://zotero.org/users/local/rn9EKYSP/items/GEKT4A3G"],"itemData":{"id":201,"type":"article-journal","abstract":"Accurately predicting students’ future performance based on their tracked academic records in college programs is crucial for effectively carrying out necessary pedagogical interventions to ensure students’ on-time graduation. Although there is a rich literature on predicting student performance in solving problems and studying courses using data-driven approaches, predicting student performance in completing college programs is much less studied and faces new challenges, mainly due to the diversity of courses selected by students and the requirement of continuous tracking and incorporation of students’ evolving progresses. In this paper, we develop a novel algorithm that enables progressive prediction of students’ performance by adapting ensemble learning techniques and utilizing education-speciﬁc domain knowledge. We prove its prediction performance guarantee and show its performance improvement against benchmark algorithms on a real-world student dataset from UCLA .","language":"en","page":"7","source":"Zotero","title":"Progressive Prediction of Student Performance in College Programs","author":[{"family":"Xu","given":"Jie"},{"family":"Han","given":"Yuli"},{"family":"Marcu","given":"Daniel"}]}}],"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xml:space="preserve"> </w:t>
      </w:r>
      <w:r w:rsidRPr="00584767">
        <w:rPr>
          <w:rFonts w:ascii="Times New Roman" w:hAnsi="Times New Roman" w:cs="Times New Roman"/>
        </w:rPr>
        <w:t>published on AAAI in 2017 introduced the Quarter-wise Based Model, which divides education data into different quarters in order. The forecast results of the previous quarter can be used for forecasting this quarter.</w:t>
      </w:r>
    </w:p>
    <w:p w14:paraId="6191C9C4" w14:textId="4BC4C569" w:rsidR="00C148CE" w:rsidRDefault="00C148CE" w:rsidP="00584767">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 xml:space="preserve">tudies </w:t>
      </w:r>
      <w:r>
        <w:rPr>
          <w:rFonts w:ascii="Times New Roman" w:hAnsi="Times New Roman" w:cs="Times New Roman" w:hint="eastAsia"/>
        </w:rPr>
        <w:t>at</w:t>
      </w:r>
      <w:r>
        <w:rPr>
          <w:rFonts w:ascii="Times New Roman" w:hAnsi="Times New Roman" w:cs="Times New Roman"/>
        </w:rPr>
        <w:t xml:space="preserve"> Stanford University </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kNvREdtD","properties":{"formattedCitation":"[15]","plainCitation":"[15]","noteIndex":0},"citationItems":[{"id":244,"uris":["http://zotero.org/users/local/rn9EKYSP/items/CPBH3BK3"],"uri":["http://zotero.org/users/local/rn9EKYSP/items/CPBH3BK3"],"itemData":{"id":244,"type":"article-journal","abstract":"Knowledge tracing—where a machine models the knowledge of a student as they interact with coursework—is a well established problem in computer supported education. Though effectively modeling student knowledge would have high educational impact, the task has many inherent challenges. In this paper we explore the utility of using Recurrent Neural Networks (RNNs) to model student learning. The RNN family of models have important advantages over previous methods in that they do not require the explicit encoding of human domain knowledge, and can capture more complex representations of student knowledge. Using neural networks results in substantial improvements in prediction performance on a range of knowledge tracing datasets. Moreover the learned model can be used for intelligent curriculum design and allows straightforward interpretation and discovery of structure in student tasks. These results suggest a promising new line of research for knowledge tracing and an exemplary application task for RNNs.","language":"en","page":"9","source":"Zotero","title":"Deep Knowledge Tracing","author":[{"family":"Piech","given":"Chris"},{"family":"Bassen","given":"Jonathan"},{"family":"Huang","given":"Jonathan"},{"family":"Ganguli","given":"Surya"},{"family":"Sahami","given":"Mehran"},{"family":"Guibas","given":"Leonidas J"},{"family":"Sohl-Dickstein","given":"Jascha"}]}}],"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15]</w:t>
      </w:r>
      <w:r>
        <w:rPr>
          <w:rFonts w:ascii="Times New Roman" w:hAnsi="Times New Roman" w:cs="Times New Roman"/>
        </w:rPr>
        <w:fldChar w:fldCharType="end"/>
      </w:r>
      <w:r>
        <w:rPr>
          <w:rFonts w:ascii="Times New Roman" w:hAnsi="Times New Roman" w:cs="Times New Roman"/>
        </w:rPr>
        <w:t xml:space="preserve"> and USTC </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9vtmDpGH","properties":{"formattedCitation":"[5]","plainCitation":"[5]","noteIndex":0},"citationItems":[{"id":205,"uris":["http://zotero.org/users/local/rn9EKYSP/items/K283L7QX"],"uri":["http://zotero.org/users/local/rn9EKYSP/items/K283L7QX"],"itemData":{"id":205,"type":"article-journal","abstract":"In online education systems, for offering proactive services to students (e.g., personalized exercise recommendation), a crucial demand is to predict student performance (e.g., scores) on future exercising activities. Existing prediction methods mainly exploit the historical exercising records of students, where each exercise is usually represented as the manually labeled knowledge concepts, and the richer information contained in the text descriptions of exercises is still underexplored. In this paper, we propose a novel Exercise-Enhanced Recurrent Neural Network (EERNN) framework for student performance prediction by taking full advantage of both student exercising records and the text of each exercise. Specifically, for modeling the student exercising process, we ﬁrst design a bidirectional LSTM to learn each exercise representation from its text description without any expertise and information loss. Then, we propose a new LSTM architecture to trace student states (i.e., knowledge states) in their sequential exercising process with the combination of exercise representations. For making ﬁnal predictions, we design two strategies under EERNN, i.e., EERNNM with Markov property and EERNNA with Attention mechanism. Extensive experiments on large-scale real-world data clearly demonstrate the effectiveness of EERNN framework. Moreover, by incorporating the exercise correlations, EERNN can well deal with the cold start problems from both student and exercise perspectives.","language":"en","page":"9","source":"Zotero","title":"Exercise-Enhanced Sequential Modeling for Student Performance Prediction","author":[{"family":"Su","given":"Yu"},{"family":"Liu","given":"Qingwen"},{"family":"Liu","given":"Qi"},{"family":"Huang","given":"Zhenya"},{"family":"Yin","given":"Yu"},{"family":"Chen","given":"Enhong"},{"family":"Ding","given":"Chris"},{"family":"Wei","given":"Si"},{"family":"Hu","given":"Guoping"}]}}],"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w:t>
      </w:r>
      <w:r w:rsidRPr="00C148CE">
        <w:rPr>
          <w:rFonts w:ascii="Times New Roman" w:hAnsi="Times New Roman" w:cs="Times New Roman"/>
        </w:rPr>
        <w:t xml:space="preserve">also take into account the sequential nature of students' learning. They used </w:t>
      </w:r>
      <w:r w:rsidR="00BE019B">
        <w:rPr>
          <w:rFonts w:ascii="Times New Roman" w:hAnsi="Times New Roman" w:cs="Times New Roman"/>
        </w:rPr>
        <w:t xml:space="preserve">the </w:t>
      </w:r>
      <w:r>
        <w:rPr>
          <w:rFonts w:ascii="Times New Roman" w:hAnsi="Times New Roman" w:cs="Times New Roman"/>
        </w:rPr>
        <w:t>R</w:t>
      </w:r>
      <w:r w:rsidRPr="00C148CE">
        <w:rPr>
          <w:rFonts w:ascii="Times New Roman" w:hAnsi="Times New Roman" w:cs="Times New Roman"/>
        </w:rPr>
        <w:t xml:space="preserve">ecurrent </w:t>
      </w:r>
      <w:r>
        <w:rPr>
          <w:rFonts w:ascii="Times New Roman" w:hAnsi="Times New Roman" w:cs="Times New Roman"/>
        </w:rPr>
        <w:t>N</w:t>
      </w:r>
      <w:r w:rsidRPr="00C148CE">
        <w:rPr>
          <w:rFonts w:ascii="Times New Roman" w:hAnsi="Times New Roman" w:cs="Times New Roman"/>
        </w:rPr>
        <w:t xml:space="preserve">eural </w:t>
      </w:r>
      <w:r>
        <w:rPr>
          <w:rFonts w:ascii="Times New Roman" w:hAnsi="Times New Roman" w:cs="Times New Roman"/>
        </w:rPr>
        <w:t>N</w:t>
      </w:r>
      <w:r w:rsidRPr="00C148CE">
        <w:rPr>
          <w:rFonts w:ascii="Times New Roman" w:hAnsi="Times New Roman" w:cs="Times New Roman"/>
        </w:rPr>
        <w:t xml:space="preserve">etwork (RNN) </w:t>
      </w:r>
      <w:r>
        <w:rPr>
          <w:rFonts w:ascii="Times New Roman" w:hAnsi="Times New Roman" w:cs="Times New Roman"/>
        </w:rPr>
        <w:t>for</w:t>
      </w:r>
      <w:r w:rsidRPr="00C148CE">
        <w:rPr>
          <w:rFonts w:ascii="Times New Roman" w:hAnsi="Times New Roman" w:cs="Times New Roman"/>
        </w:rPr>
        <w:t xml:space="preserve"> knowledge</w:t>
      </w:r>
      <w:r>
        <w:rPr>
          <w:rFonts w:ascii="Times New Roman" w:hAnsi="Times New Roman" w:cs="Times New Roman"/>
        </w:rPr>
        <w:t xml:space="preserve"> tracing</w:t>
      </w:r>
      <w:r w:rsidRPr="00C148CE">
        <w:rPr>
          <w:rFonts w:ascii="Times New Roman" w:hAnsi="Times New Roman" w:cs="Times New Roman"/>
        </w:rPr>
        <w:t xml:space="preserve"> and sequential </w:t>
      </w:r>
      <w:r>
        <w:rPr>
          <w:rFonts w:ascii="Times New Roman" w:hAnsi="Times New Roman" w:cs="Times New Roman"/>
        </w:rPr>
        <w:t>mode</w:t>
      </w:r>
      <w:r w:rsidR="00BE019B">
        <w:rPr>
          <w:rFonts w:ascii="Times New Roman" w:hAnsi="Times New Roman" w:cs="Times New Roman"/>
        </w:rPr>
        <w:t>l</w:t>
      </w:r>
      <w:r>
        <w:rPr>
          <w:rFonts w:ascii="Times New Roman" w:hAnsi="Times New Roman" w:cs="Times New Roman"/>
        </w:rPr>
        <w:t>ling</w:t>
      </w:r>
      <w:r w:rsidRPr="00C148CE">
        <w:rPr>
          <w:rFonts w:ascii="Times New Roman" w:hAnsi="Times New Roman" w:cs="Times New Roman"/>
        </w:rPr>
        <w:t>.</w:t>
      </w:r>
    </w:p>
    <w:p w14:paraId="0D24A362" w14:textId="67129820" w:rsidR="00C148CE" w:rsidRDefault="00C148CE" w:rsidP="00584767">
      <w:pPr>
        <w:rPr>
          <w:rFonts w:ascii="Times New Roman" w:hAnsi="Times New Roman" w:cs="Times New Roman"/>
        </w:rPr>
      </w:pPr>
    </w:p>
    <w:p w14:paraId="01CDEF34" w14:textId="6D928084" w:rsidR="00E92F15" w:rsidRDefault="00E92F15" w:rsidP="00584767">
      <w:pPr>
        <w:rPr>
          <w:rFonts w:ascii="Times New Roman" w:hAnsi="Times New Roman" w:cs="Times New Roman"/>
          <w:b/>
          <w:bCs/>
        </w:rPr>
      </w:pPr>
      <w:r w:rsidRPr="00E92F15">
        <w:rPr>
          <w:rFonts w:ascii="Times New Roman" w:hAnsi="Times New Roman" w:cs="Times New Roman" w:hint="eastAsia"/>
          <w:b/>
          <w:bCs/>
        </w:rPr>
        <w:t>P</w:t>
      </w:r>
      <w:r w:rsidRPr="00E92F15">
        <w:rPr>
          <w:rFonts w:ascii="Times New Roman" w:hAnsi="Times New Roman" w:cs="Times New Roman"/>
          <w:b/>
          <w:bCs/>
        </w:rPr>
        <w:t>rior performance</w:t>
      </w:r>
    </w:p>
    <w:p w14:paraId="5808C627" w14:textId="7AA0ADF6" w:rsidR="00BF0D92" w:rsidRDefault="00BF0D92" w:rsidP="00BF0D92">
      <w:pPr>
        <w:rPr>
          <w:rFonts w:ascii="Times New Roman" w:hAnsi="Times New Roman" w:cs="Times New Roman"/>
        </w:rPr>
      </w:pPr>
      <w:r w:rsidRPr="00584767">
        <w:rPr>
          <w:rFonts w:ascii="Times New Roman" w:hAnsi="Times New Roman" w:cs="Times New Roman"/>
        </w:rPr>
        <w:t xml:space="preserve">Some research work </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pLXnDMwl","properties":{"formattedCitation":"[15], [22], [24], [25]","plainCitation":"[15], [22], [24], [25]","noteIndex":0},"citationItems":[{"id":247,"uris":["http://zotero.org/users/local/rn9EKYSP/items/V9VWJCPV"],"uri":["http://zotero.org/users/local/rn9EKYSP/items/V9VWJCPV"],"itemData":{"id":247,"type":"article-journal","abstract":"On-line discussion forums constitute communities of people learning from each other, which not only inform the students about their peers’ doubts and problems but can also inform instructors about their students’ knowledge of the course contents. In fact, nowadays there is increasing interest in the use of discussion forums as an indicator of student performance. In this respect, this paper proposes the use of different data mining approaches for improving prediction of students’ ﬁnal performance starting from participation indicators in both quantitative, qualitative and social network forums. Our objective is to determine how the selection of instances and attributes, the use of different classiﬁcation algorithms and the date when data is gathered affect the accuracy and comprehensibility of the prediction. A new Moodle’s module for gathering forum indicators was developed and different executions were carried out using real data from 114 university students during a ﬁrst-year course in computer science. A representative set of traditional classiﬁcation algorithms have been used and compared versus classiﬁcation via clustering algorithms for predicting whether students will pass or fail the course on the basis of data about their forum usage. The results obtained indicate the suitability of performing both a ﬁnal prediction at the end of the course and an early prediction before the end of the course; of applying clustering plus class association rules mining instead of traditional classiﬁcation for obtaining highly interpretable student performance models; and of using a subset of attributes instead of all available attributes, and not all forum messages but only students’ messages with content related to the subject of the course for improving classiﬁcation accuracy.","container-title":"Computers &amp; Education","DOI":"10.1016/j.compedu.2013.06.009","ISSN":"03601315","journalAbbreviation":"Computers &amp; Education","language":"en","page":"458-472","source":"DOI.org (Crossref)","title":"Predicting students' final performance from participation in on-line discussion forums","volume":"68","author":[{"family":"Romero","given":"Crist</w:instrText>
      </w:r>
      <w:r w:rsidR="00F05AD5">
        <w:rPr>
          <w:rFonts w:ascii="Times New Roman" w:hAnsi="Times New Roman" w:cs="Times New Roman" w:hint="eastAsia"/>
        </w:rPr>
        <w:instrText>ó</w:instrText>
      </w:r>
      <w:r w:rsidR="00F05AD5">
        <w:rPr>
          <w:rFonts w:ascii="Times New Roman" w:hAnsi="Times New Roman" w:cs="Times New Roman"/>
        </w:rPr>
        <w:instrText xml:space="preserve">bal"},{"family":"López","given":"Manuel-Ignacio"},{"family":"Luna","given":"Jose-María"},{"family":"Ventura","given":"Sebastián"}],"issued":{"date-parts":[["2013",10]]}}},{"id":244,"uris":["http://zotero.org/users/local/rn9EKYSP/items/CPBH3BK3"],"uri":["http://zotero.org/users/local/rn9EKYSP/items/CPBH3BK3"],"itemData":{"id":244,"type":"article-journal","abstract":"Knowledge tracing—where a machine models the knowledge of a student as they interact with coursework—is a well established problem in computer supported education. Though effectively modeling student knowledge would have high educational impact, the task has many inherent challenges. In this paper we explore the utility of using Recurrent Neural Networks (RNNs) to model student learning. The RNN family of models have important advantages over previous methods in that they do not require the explicit encoding of human domain knowledge, and can capture more complex representations of student knowledge. Using neural networks results in substantial improvements in prediction performance on a range of knowledge tracing datasets. Moreover the learned model can be used for intelligent curriculum design and allows straightforward interpretation and discovery of structure in student tasks. These results suggest a promising new line of research for knowledge tracing and an exemplary application task for RNNs.","language":"en","page":"9","source":"Zotero","title":"Deep Knowledge Tracing","author":[{"family":"Piech","given":"Chris"},{"family":"Bassen","given":"Jonathan"},{"family":"Huang","given":"Jonathan"},{"family":"Ganguli","given":"Surya"},{"family":"Sahami","given":"Mehran"},{"family":"Guibas","given":"Leonidas J"},{"family":"Sohl-Dickstein","given":"Jascha"}]}},{"id":239,"uris":["http://zotero.org/users/local/rn9EKYSP/items/4QP3EWPV"],"uri":["http://zotero.org/users/local/rn9EKYSP/items/4QP3EWPV"],"itemData":{"id":239,"type":"article","title":"Model-based collaborative filtering analysis of student response data_Machine-learning item response theory.pdf"}},{"id":245,"uris":["http://zotero.org/users/local/rn9EKYSP/items/C8QE2JCW"],"uri":["http://zotero.org/users/local/rn9EKYSP/items/C8QE2JCW"],"itemData":{"id":245,"type":"article-journal","abstract":"To increase efﬁcacy in traditional classroom courses as well as in Massive Open Online Courses (MOOCs), automated systems supporting the instructor are needed. One important problem is to automatically detect students that are going to do poorly in a course early enough to be able to take remedial actions. Existing grade prediction systems focus on maximizing the accuracy of the prediction while overseeing the importance of issuing timely and personalized predictions. This paper proposes an algorithm that predicts the ﬁnal grade of each student in a class. It issues a prediction for each student individually, when the expected accuracy of the prediction is sufﬁcient. The algorithm learns online what is the optimal prediction and time to issue a prediction based on past history of students’ performance in a course. We derive a conﬁdence estimate for the prediction accuracy and demonstrate the performance of our algorithm on a dataset obtained based on the performance of approximately 700 UCLA undergraduate students who have taken an introductory digital signal processing over the past seven years. We demonstrate that for 85% of the students we can predict with 76% accuracy whether they are going do well or poorly in the class after the fourth course week. Using data obtained from a pilot course, our methodology suggests that it is effective to perform early in-class assessments such as quizzes, which result in timely performance prediction for each student, thereby enabling timely interventions by the instructor (at the student or class level) when necessary.","container-title":"IEEE Transactions on Signal Processing","DOI":"10.1109/TSP.2015.2496278","ISSN":"1053-587X, 1941-0476","issue":"4","journalAbbreviation":"IEEE Trans. Signal Process.","language":"en","page":"959-972","source":"DOI.org (Crossref)","title":"Predicting Grades","volume":"64","author":[{"family":"Meier","given":"Yannick"},{"family":"Xu","given":"Jie"},{"family":"Atan","given":"Onur"},{"family":"Schaar","given":"Mihaela","non-dropping-particle":"van der"}],"issued":{"date-parts":[["2016",2]]}}}],"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15], [22], [24], [25]</w:t>
      </w:r>
      <w:r>
        <w:rPr>
          <w:rFonts w:ascii="Times New Roman" w:hAnsi="Times New Roman" w:cs="Times New Roman"/>
        </w:rPr>
        <w:fldChar w:fldCharType="end"/>
      </w:r>
      <w:r>
        <w:rPr>
          <w:rFonts w:ascii="Times New Roman" w:hAnsi="Times New Roman" w:cs="Times New Roman"/>
        </w:rPr>
        <w:t xml:space="preserve"> </w:t>
      </w:r>
      <w:r w:rsidRPr="00584767">
        <w:rPr>
          <w:rFonts w:ascii="Times New Roman" w:hAnsi="Times New Roman" w:cs="Times New Roman"/>
        </w:rPr>
        <w:t>uses students</w:t>
      </w:r>
      <w:r>
        <w:rPr>
          <w:rFonts w:ascii="Times New Roman" w:hAnsi="Times New Roman" w:cs="Times New Roman"/>
        </w:rPr>
        <w:t>'</w:t>
      </w:r>
      <w:r w:rsidRPr="00584767">
        <w:rPr>
          <w:rFonts w:ascii="Times New Roman" w:hAnsi="Times New Roman" w:cs="Times New Roman"/>
        </w:rPr>
        <w:t xml:space="preserve"> previous </w:t>
      </w:r>
      <w:r w:rsidR="002A5707">
        <w:rPr>
          <w:rFonts w:ascii="Times New Roman" w:hAnsi="Times New Roman" w:cs="Times New Roman" w:hint="eastAsia"/>
        </w:rPr>
        <w:t>performance</w:t>
      </w:r>
      <w:r w:rsidRPr="00584767">
        <w:rPr>
          <w:rFonts w:ascii="Times New Roman" w:hAnsi="Times New Roman" w:cs="Times New Roman"/>
        </w:rPr>
        <w:t xml:space="preserve"> to predict current or future grades, which</w:t>
      </w:r>
      <w:r w:rsidR="00BE019B">
        <w:rPr>
          <w:rFonts w:ascii="Times New Roman" w:hAnsi="Times New Roman" w:cs="Times New Roman"/>
        </w:rPr>
        <w:t xml:space="preserve"> </w:t>
      </w:r>
      <w:r w:rsidR="00BE019B">
        <w:rPr>
          <w:rFonts w:ascii="Times New Roman" w:hAnsi="Times New Roman" w:cs="Times New Roman" w:hint="eastAsia"/>
        </w:rPr>
        <w:t>basicall</w:t>
      </w:r>
      <w:r w:rsidR="00BE019B">
        <w:rPr>
          <w:rFonts w:ascii="Times New Roman" w:hAnsi="Times New Roman" w:cs="Times New Roman"/>
        </w:rPr>
        <w:t>y</w:t>
      </w:r>
      <w:r w:rsidR="00C148CE">
        <w:rPr>
          <w:rFonts w:ascii="Times New Roman" w:hAnsi="Times New Roman" w:cs="Times New Roman"/>
        </w:rPr>
        <w:t xml:space="preserve"> model the education system as two stages, and</w:t>
      </w:r>
      <w:r w:rsidRPr="00584767">
        <w:rPr>
          <w:rFonts w:ascii="Times New Roman" w:hAnsi="Times New Roman" w:cs="Times New Roman"/>
        </w:rPr>
        <w:t xml:space="preserve"> </w:t>
      </w:r>
      <w:r w:rsidR="00C148CE">
        <w:rPr>
          <w:rFonts w:ascii="Times New Roman" w:hAnsi="Times New Roman" w:cs="Times New Roman"/>
        </w:rPr>
        <w:t>assume</w:t>
      </w:r>
      <w:r w:rsidRPr="00584767">
        <w:rPr>
          <w:rFonts w:ascii="Times New Roman" w:hAnsi="Times New Roman" w:cs="Times New Roman"/>
        </w:rPr>
        <w:t xml:space="preserve"> that </w:t>
      </w:r>
      <w:r>
        <w:rPr>
          <w:rFonts w:ascii="Times New Roman" w:hAnsi="Times New Roman" w:cs="Times New Roman" w:hint="eastAsia"/>
        </w:rPr>
        <w:t>t</w:t>
      </w:r>
      <w:r w:rsidRPr="00BF0D92">
        <w:rPr>
          <w:rFonts w:ascii="Times New Roman" w:hAnsi="Times New Roman" w:cs="Times New Roman"/>
        </w:rPr>
        <w:t xml:space="preserve">he present </w:t>
      </w:r>
      <w:r w:rsidR="00C148CE">
        <w:rPr>
          <w:rFonts w:ascii="Times New Roman" w:hAnsi="Times New Roman" w:cs="Times New Roman"/>
        </w:rPr>
        <w:t>or</w:t>
      </w:r>
      <w:r>
        <w:rPr>
          <w:rFonts w:ascii="Times New Roman" w:hAnsi="Times New Roman" w:cs="Times New Roman"/>
        </w:rPr>
        <w:t xml:space="preserve"> future stage</w:t>
      </w:r>
      <w:r w:rsidRPr="00BF0D92">
        <w:rPr>
          <w:rFonts w:ascii="Times New Roman" w:hAnsi="Times New Roman" w:cs="Times New Roman"/>
        </w:rPr>
        <w:t xml:space="preserve"> has dependencies on the previous phases</w:t>
      </w:r>
      <w:r w:rsidRPr="00584767">
        <w:rPr>
          <w:rFonts w:ascii="Times New Roman" w:hAnsi="Times New Roman" w:cs="Times New Roman"/>
        </w:rPr>
        <w:t>.</w:t>
      </w:r>
    </w:p>
    <w:p w14:paraId="46DCE728" w14:textId="77777777" w:rsidR="00707FF7" w:rsidRPr="00BF0D92" w:rsidRDefault="00707FF7" w:rsidP="00584767">
      <w:pPr>
        <w:rPr>
          <w:rFonts w:ascii="Times New Roman" w:hAnsi="Times New Roman" w:cs="Times New Roman"/>
        </w:rPr>
      </w:pPr>
    </w:p>
    <w:p w14:paraId="41AD0211" w14:textId="7C729603" w:rsidR="00CD4451" w:rsidRPr="00922EC9" w:rsidRDefault="00A553CC" w:rsidP="00CD4451">
      <w:pPr>
        <w:pStyle w:val="a3"/>
        <w:numPr>
          <w:ilvl w:val="1"/>
          <w:numId w:val="1"/>
        </w:numPr>
        <w:ind w:firstLineChars="0"/>
        <w:outlineLvl w:val="1"/>
        <w:rPr>
          <w:rFonts w:ascii="Times New Roman" w:hAnsi="Times New Roman" w:cs="Times New Roman"/>
          <w:b/>
          <w:bCs/>
        </w:rPr>
      </w:pPr>
      <w:bookmarkStart w:id="17" w:name="_Toc62671739"/>
      <w:r w:rsidRPr="00174CE3">
        <w:rPr>
          <w:rFonts w:ascii="Times New Roman" w:hAnsi="Times New Roman" w:cs="Times New Roman"/>
          <w:b/>
          <w:bCs/>
        </w:rPr>
        <w:t>Non</w:t>
      </w:r>
      <w:r w:rsidR="004F2325" w:rsidRPr="00174CE3">
        <w:rPr>
          <w:rFonts w:ascii="Times New Roman" w:hAnsi="Times New Roman" w:cs="Times New Roman"/>
          <w:b/>
          <w:bCs/>
        </w:rPr>
        <w:t>-</w:t>
      </w:r>
      <w:r w:rsidRPr="00174CE3">
        <w:rPr>
          <w:rFonts w:ascii="Times New Roman" w:hAnsi="Times New Roman" w:cs="Times New Roman"/>
          <w:b/>
          <w:bCs/>
        </w:rPr>
        <w:t>sequential</w:t>
      </w:r>
      <w:bookmarkEnd w:id="17"/>
    </w:p>
    <w:p w14:paraId="3D4F00DD" w14:textId="77777777" w:rsidR="001D0DE9" w:rsidRDefault="00A22F01" w:rsidP="00CD4451">
      <w:pPr>
        <w:rPr>
          <w:rFonts w:ascii="Times New Roman" w:hAnsi="Times New Roman" w:cs="Times New Roman"/>
        </w:rPr>
      </w:pPr>
      <w:r w:rsidRPr="00A22F01">
        <w:rPr>
          <w:rFonts w:ascii="Times New Roman" w:hAnsi="Times New Roman" w:cs="Times New Roman"/>
        </w:rPr>
        <w:t xml:space="preserve">Some studies do not </w:t>
      </w:r>
      <w:r w:rsidR="00922EC9">
        <w:rPr>
          <w:rFonts w:ascii="Times New Roman" w:hAnsi="Times New Roman" w:cs="Times New Roman"/>
        </w:rPr>
        <w:t>consider</w:t>
      </w:r>
      <w:r w:rsidRPr="00A22F01">
        <w:rPr>
          <w:rFonts w:ascii="Times New Roman" w:hAnsi="Times New Roman" w:cs="Times New Roman"/>
        </w:rPr>
        <w:t xml:space="preserve"> the</w:t>
      </w:r>
      <w:r w:rsidR="00802EF7">
        <w:rPr>
          <w:rFonts w:ascii="Times New Roman" w:hAnsi="Times New Roman" w:cs="Times New Roman"/>
        </w:rPr>
        <w:t xml:space="preserve"> sequential</w:t>
      </w:r>
      <w:r w:rsidRPr="00A22F01">
        <w:rPr>
          <w:rFonts w:ascii="Times New Roman" w:hAnsi="Times New Roman" w:cs="Times New Roman"/>
        </w:rPr>
        <w:t xml:space="preserve"> effects of learning, but rather make predictions as a single event.</w:t>
      </w:r>
    </w:p>
    <w:p w14:paraId="77D93FC2" w14:textId="6425ADD3" w:rsidR="001D0DE9" w:rsidRDefault="001D0DE9" w:rsidP="00BC0B4E">
      <w:pPr>
        <w:rPr>
          <w:rFonts w:ascii="Times New Roman" w:hAnsi="Times New Roman" w:cs="Times New Roman"/>
        </w:rPr>
      </w:pPr>
      <w:r w:rsidRPr="001D0DE9">
        <w:rPr>
          <w:rFonts w:ascii="Times New Roman" w:hAnsi="Times New Roman" w:cs="Times New Roman"/>
        </w:rPr>
        <w:t xml:space="preserve">Without considering the </w:t>
      </w:r>
      <w:r>
        <w:rPr>
          <w:rFonts w:ascii="Times New Roman" w:hAnsi="Times New Roman" w:cs="Times New Roman" w:hint="eastAsia"/>
        </w:rPr>
        <w:t>temporal</w:t>
      </w:r>
      <w:r>
        <w:rPr>
          <w:rFonts w:ascii="Times New Roman" w:hAnsi="Times New Roman" w:cs="Times New Roman"/>
        </w:rPr>
        <w:t>/sequential</w:t>
      </w:r>
      <w:r w:rsidRPr="001D0DE9">
        <w:rPr>
          <w:rFonts w:ascii="Times New Roman" w:hAnsi="Times New Roman" w:cs="Times New Roman"/>
        </w:rPr>
        <w:t xml:space="preserve"> factor, </w:t>
      </w:r>
      <w:r>
        <w:rPr>
          <w:rFonts w:ascii="Times New Roman" w:hAnsi="Times New Roman" w:cs="Times New Roman"/>
        </w:rPr>
        <w:t>they</w:t>
      </w:r>
      <w:r w:rsidRPr="001D0DE9">
        <w:rPr>
          <w:rFonts w:ascii="Times New Roman" w:hAnsi="Times New Roman" w:cs="Times New Roman"/>
        </w:rPr>
        <w:t xml:space="preserve"> </w:t>
      </w:r>
      <w:r w:rsidR="00090DD5">
        <w:rPr>
          <w:rFonts w:ascii="Times New Roman" w:hAnsi="Times New Roman" w:cs="Times New Roman"/>
        </w:rPr>
        <w:t>emphasize</w:t>
      </w:r>
      <w:r w:rsidRPr="001D0DE9">
        <w:rPr>
          <w:rFonts w:ascii="Times New Roman" w:hAnsi="Times New Roman" w:cs="Times New Roman"/>
        </w:rPr>
        <w:t xml:space="preserve"> some relational features or adopt more efficient models.</w:t>
      </w:r>
      <w:r>
        <w:rPr>
          <w:rFonts w:ascii="Times New Roman" w:hAnsi="Times New Roman" w:cs="Times New Roman"/>
        </w:rPr>
        <w:t xml:space="preserve"> </w:t>
      </w:r>
      <w:r w:rsidR="00976AF0" w:rsidRPr="00976AF0">
        <w:rPr>
          <w:rFonts w:ascii="Times New Roman" w:hAnsi="Times New Roman" w:cs="Times New Roman"/>
        </w:rPr>
        <w:t>For example, Thai-Nghe et al. used multi</w:t>
      </w:r>
      <w:r w:rsidR="00976AF0">
        <w:rPr>
          <w:rFonts w:ascii="Times New Roman" w:hAnsi="Times New Roman" w:cs="Times New Roman" w:hint="eastAsia"/>
        </w:rPr>
        <w:t>-</w:t>
      </w:r>
      <w:r w:rsidR="00976AF0" w:rsidRPr="00976AF0">
        <w:rPr>
          <w:rFonts w:ascii="Times New Roman" w:hAnsi="Times New Roman" w:cs="Times New Roman"/>
        </w:rPr>
        <w:t>relational matrix factorization</w:t>
      </w:r>
      <w:r w:rsidR="00976AF0">
        <w:rPr>
          <w:rFonts w:ascii="Times New Roman" w:hAnsi="Times New Roman" w:cs="Times New Roman"/>
        </w:rPr>
        <w:t xml:space="preserve"> (MF)</w:t>
      </w:r>
      <w:r w:rsidR="00976AF0" w:rsidRPr="00976AF0">
        <w:rPr>
          <w:rFonts w:ascii="Times New Roman" w:hAnsi="Times New Roman" w:cs="Times New Roman"/>
        </w:rPr>
        <w:t xml:space="preserve"> to </w:t>
      </w:r>
      <w:proofErr w:type="gramStart"/>
      <w:r w:rsidR="00976AF0" w:rsidRPr="00976AF0">
        <w:rPr>
          <w:rFonts w:ascii="Times New Roman" w:hAnsi="Times New Roman" w:cs="Times New Roman"/>
        </w:rPr>
        <w:t>take into account</w:t>
      </w:r>
      <w:proofErr w:type="gramEnd"/>
      <w:r w:rsidR="00976AF0" w:rsidRPr="00976AF0">
        <w:rPr>
          <w:rFonts w:ascii="Times New Roman" w:hAnsi="Times New Roman" w:cs="Times New Roman"/>
        </w:rPr>
        <w:t xml:space="preserve"> the relationship between students and multiple tasks and skills.</w:t>
      </w:r>
      <w:r>
        <w:rPr>
          <w:rFonts w:ascii="Times New Roman" w:hAnsi="Times New Roman" w:cs="Times New Roman"/>
        </w:rPr>
        <w:t xml:space="preserve"> </w:t>
      </w:r>
      <w:r w:rsidR="00BC0B4E" w:rsidRPr="00BC0B4E">
        <w:rPr>
          <w:rFonts w:ascii="Times New Roman" w:hAnsi="Times New Roman" w:cs="Times New Roman"/>
        </w:rPr>
        <w:t>Many other machine learning techniques, such as decision trees</w:t>
      </w:r>
      <w:r w:rsidR="00213C68">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iOBCNxqz","properties":{"formattedCitation":"[26]","plainCitation":"[26]","noteIndex":0},"citationItems":[{"id":286,"uris":["http://zotero.org/users/local/rn9EKYSP/items/QY6R4XQI"],"uri":["http://zotero.org/users/local/rn9EKYSP/items/QY6R4XQI"],"itemData":{"id":286,"type":"article-journal","abstract":"This paper proposes to apply data mining techniques to predict school failure. We have used real data about 670 middle-school students from Zacatecas, México. Several experiments have been carried out in an attempt to improve accuracy in the prediction of final student performance and, specifically, of which students might fail. In the first experiment the best 15 attributes has been selected. Then two different approaches have been applied in order to resolve the problem of classifying unbalanced data by rebalancing data and using cost sensitive classification. The outcomes of each one of these approaches using the 10 classification algorithms and 10 foldcross validation are shown and compared in order to select the best approach to our problem.","language":"en","page":"5","source":"Zotero","title":"Predicting School Failure Using Data Mining","author":[{"family":"Márquez-Vera","given":"C"}]}}],"schema":"https://github.com/citation-style-language/schema/raw/master/csl-citation.json"} </w:instrText>
      </w:r>
      <w:r w:rsidR="00213C68">
        <w:rPr>
          <w:rFonts w:ascii="Times New Roman" w:hAnsi="Times New Roman" w:cs="Times New Roman"/>
        </w:rPr>
        <w:fldChar w:fldCharType="separate"/>
      </w:r>
      <w:r w:rsidR="00F05AD5" w:rsidRPr="00F05AD5">
        <w:rPr>
          <w:rFonts w:ascii="Times New Roman" w:hAnsi="Times New Roman" w:cs="Times New Roman"/>
        </w:rPr>
        <w:t>[26]</w:t>
      </w:r>
      <w:r w:rsidR="00213C68">
        <w:rPr>
          <w:rFonts w:ascii="Times New Roman" w:hAnsi="Times New Roman" w:cs="Times New Roman"/>
        </w:rPr>
        <w:fldChar w:fldCharType="end"/>
      </w:r>
      <w:r w:rsidR="00BC0B4E" w:rsidRPr="00BC0B4E">
        <w:rPr>
          <w:rFonts w:ascii="Times New Roman" w:hAnsi="Times New Roman" w:cs="Times New Roman"/>
        </w:rPr>
        <w:t>, artificial neural networks</w:t>
      </w:r>
      <w:r w:rsidR="00487117">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lUJSgKbN","properties":{"formattedCitation":"[27]","plainCitation":"[27]","noteIndex":0},"citationItems":[{"id":284,"uris":["http://zotero.org/users/local/rn9EKYSP/items/VCUS4GAA"],"uri":["http://zotero.org/users/local/rn9EKYSP/items/VCUS4GAA"],"itemData":{"id":284,"type":"article-journal","abstract":"This study proposes an Adaptive Learning in Teaching English as a Second Language (TESL) for e-learning system (AL-TESL-e-learning system) that considers various student characteristics. This study explores the learning performance of various students using a data mining technique, an artiﬁcial neural network (ANN), as the core of AL-TESL-e-learning system. Three different levels of teaching content for vocabulary, grammar, and reading were set for adaptive learning in the AL-TESL-e-learning system. Finally, this study explores the feasibility of the proposed AL-TESL-e-learning system by comparing the results of the regular online course control group with the AL-TESL-e-learning system adaptive learning experiment group. Statistical results show that the experiment group had better learning performance than the control group; that is, the AL-TESL-e-learning system was better than a regular online course in improving student learning performance.","container-title":"Expert Systems with Applications","DOI":"10.1016/j.eswa.2010.11.098","ISSN":"09574174","issue":"6","journalAbbreviation":"Expert Systems with Applications","language":"en","page":"6480-6485","source":"DOI.org (Crossref)","title":"Data mining for adaptive learning in a TESL-based e-learning system","volume":"38","author":[{"family":"Wang","given":"Ya-huei"},{"family":"Liao","given":"Hung-Chang"}],"issued":{"date-parts":[["2011",6]]}}}],"schema":"https://github.com/citation-style-language/schema/raw/master/csl-citation.json"} </w:instrText>
      </w:r>
      <w:r w:rsidR="00487117">
        <w:rPr>
          <w:rFonts w:ascii="Times New Roman" w:hAnsi="Times New Roman" w:cs="Times New Roman"/>
        </w:rPr>
        <w:fldChar w:fldCharType="separate"/>
      </w:r>
      <w:r w:rsidR="00F05AD5" w:rsidRPr="00F05AD5">
        <w:rPr>
          <w:rFonts w:ascii="Times New Roman" w:hAnsi="Times New Roman" w:cs="Times New Roman"/>
        </w:rPr>
        <w:t>[27]</w:t>
      </w:r>
      <w:r w:rsidR="00487117">
        <w:rPr>
          <w:rFonts w:ascii="Times New Roman" w:hAnsi="Times New Roman" w:cs="Times New Roman"/>
        </w:rPr>
        <w:fldChar w:fldCharType="end"/>
      </w:r>
      <w:r w:rsidR="00BC0B4E" w:rsidRPr="00BC0B4E">
        <w:rPr>
          <w:rFonts w:ascii="Times New Roman" w:hAnsi="Times New Roman" w:cs="Times New Roman"/>
        </w:rPr>
        <w:t>, collaborative filtering</w:t>
      </w:r>
      <w:r w:rsidR="00487117">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gp0Y6D3d","properties":{"formattedCitation":"[28], [29]","plainCitation":"[28], [29]","noteIndex":0},"citationItems":[{"id":176,"uris":["http://zotero.org/users/local/rn9EKYSP/items/WT8ZDVMJ"],"uri":["http://zotero.org/users/local/rn9EKYSP/items/WT8ZDVMJ"],"itemData":{"id":176,"type":"article-journal","abstract":"We present our overall third ranking solution for the KDD Cup 2010 on educational data mining. The goal of the competition was to predict a student’s ability to answer questions correctly, based on historic results. In our approach we use an ensemble of collaborative ﬁltering techniques, as used in the ﬁeld of recommender systems and adopt them to ﬁt the needs of the competition. The ensemble of predictions is ﬁnally blended, using a neural network.","language":"en","page":"11","source":"Zotero","title":"Collaborative Filtering Applied to Educational Data Mining","author":[{"family":"Toscher","given":"Andreas"},{"family":"Jahrer","given":"Michael"}]},"label":"page"},{"id":169,"uris":["http://zotero.org/users/local/rn9EKYSP/items/RTU4DJEM"],"uri":["http://zotero.org/users/local/rn9EKYSP/items/RTU4DJEM"],"itemData":{"id":169,"type":"article-journal","abstract":"Learning objects strive for reusability in e-Learning to reduce cost and allow personalization of content. We show why learning objects require adapted Information Retrieval systems. In the spirit of the Semantic Web, we discuss the semantic description, discovery, and composition of learning objects. As part of our project, we tag learning objects with both objective (e.g., title, date, and author) and subjective (e.g., quality and relevance) metadata. We present the RACOFI (Rule-Applying Collaborative Filtering) Composer prototype with its novel combination of two libraries and their associated engines: a collaborative filtering system and an inference rule system. We developed RACOFI to generate context-aware recommendation lists. Context is handled by multidimensional predictions produced from a database-driven scalable collaborative filtering algorithm. Rules are then applied to the predictions to customize the recommendations according to user profiles. The RACOFI Composer architecture has been developed into the contextaware music portal inDiscover.","container-title":"Interactive Technology and Smart Education","DOI":"10.1108/17415650580000043","ISSN":"1741-5659","issue":"3","journalAbbreviation":"Interactive Tech &amp; Smart Ed","language":"en","page":"179-188","source":"DOI.org (Crossref)"</w:instrText>
      </w:r>
      <w:r w:rsidR="00F05AD5">
        <w:rPr>
          <w:rFonts w:ascii="Times New Roman" w:hAnsi="Times New Roman" w:cs="Times New Roman" w:hint="eastAsia"/>
        </w:rPr>
        <w:instrText>,"title":"Collaborative filtering and inference rules for context</w:instrText>
      </w:r>
      <w:r w:rsidR="00F05AD5">
        <w:rPr>
          <w:rFonts w:ascii="Times New Roman" w:hAnsi="Times New Roman" w:cs="Times New Roman" w:hint="eastAsia"/>
        </w:rPr>
        <w:instrText>‐</w:instrText>
      </w:r>
      <w:r w:rsidR="00F05AD5">
        <w:rPr>
          <w:rFonts w:ascii="Times New Roman" w:hAnsi="Times New Roman" w:cs="Times New Roman" w:hint="eastAsia"/>
        </w:rPr>
        <w:instrText>aware learning object recommendation","volume":"2","author":[{"family":"Lemire","given":"Daniel"},{"family":"Boley","given":"Harold"},{"family":"McGrath","given":"Sean"},{"family":"Ball","g</w:instrText>
      </w:r>
      <w:r w:rsidR="00F05AD5">
        <w:rPr>
          <w:rFonts w:ascii="Times New Roman" w:hAnsi="Times New Roman" w:cs="Times New Roman"/>
        </w:rPr>
        <w:instrText xml:space="preserve">iven":"Marcel"}],"issued":{"date-parts":[["2005",8,31]]}},"label":"page"}],"schema":"https://github.com/citation-style-language/schema/raw/master/csl-citation.json"} </w:instrText>
      </w:r>
      <w:r w:rsidR="00487117">
        <w:rPr>
          <w:rFonts w:ascii="Times New Roman" w:hAnsi="Times New Roman" w:cs="Times New Roman"/>
        </w:rPr>
        <w:fldChar w:fldCharType="separate"/>
      </w:r>
      <w:r w:rsidR="00F05AD5" w:rsidRPr="00F05AD5">
        <w:rPr>
          <w:rFonts w:ascii="Times New Roman" w:hAnsi="Times New Roman" w:cs="Times New Roman"/>
        </w:rPr>
        <w:t>[28], [29]</w:t>
      </w:r>
      <w:r w:rsidR="00487117">
        <w:rPr>
          <w:rFonts w:ascii="Times New Roman" w:hAnsi="Times New Roman" w:cs="Times New Roman"/>
        </w:rPr>
        <w:fldChar w:fldCharType="end"/>
      </w:r>
      <w:r w:rsidR="00BC0B4E">
        <w:rPr>
          <w:rFonts w:ascii="Times New Roman" w:hAnsi="Times New Roman" w:cs="Times New Roman"/>
        </w:rPr>
        <w:t xml:space="preserve"> a</w:t>
      </w:r>
      <w:r w:rsidR="00BC0B4E" w:rsidRPr="00BC0B4E">
        <w:rPr>
          <w:rFonts w:ascii="Times New Roman" w:hAnsi="Times New Roman" w:cs="Times New Roman"/>
        </w:rPr>
        <w:t>nd probabilistic graphical models</w:t>
      </w:r>
      <w:r w:rsidR="00213C68">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mxyZQmuP","properties":{"formattedCitation":"[8], [30]","plainCitation":"[8], [30]","noteIndex":0},"citationItems":[{"id":234,"uris":["http://zotero.org/users/local/rn9EKYSP/items/YEWT2HLX"],"uri":["http://zotero.org/users/local/rn9EKYSP/items/YEWT2HLX"],"itemData":{"id":234,"type":"paper-conference","abstract":"We consider the problem of predicting link formation in Social Learning Networks (SLN), a type of social network that forms when people learn from one another through structured interactions. While link prediction has been studied for general types of social networks, the evolution of SLNs over their lifetimes coupled with their dependence on which topics are being discussed presents new challenges for this type of network. To address these challenges, we develop a time-series prediction methodology that uses a recurrent neural network architecture to pass network state between time periods, and that models over three types of SLN features updated in each period: neighborhood-based (e.g., resource allocation), path-based (e.g., shortest path), and post-based (e.g., topic similarity). Through evaluation on four real-world datasets from Massive Open Online Course (MOOC) discussion forums, we ﬁnd that our method obtains substantial improvements over a Bayesian model and an unsupervised baseline, with AUCs typically above 0.75 and reaching 0.97 depending on the dataset. Our feature importance analysis shows that while neighborhood-based features contribute the most to the results, post-based and path-based features add additional information that signiﬁcantly improve the predictions. We also ﬁnd that several input features have opposite directions of correlation between link formation and post quality, suggesting that response time and quality are two competing objectives to be accounted for in SLN link recommendation systems.","container-title":"IEEE INFOCOM 2018 - IEEE Conference on Computer Communications","DOI":"10.1109/INFOCOM.2018.8485927","event":"IEEE INFOCOM 2018 - IEEE Conference on Computer Communications","event-place":"Honolulu, HI","ISBN":"978-1-5386-4128-6","language":"en","page":"1322-1330","publisher":"IEEE","publisher-place":"Honolulu, HI","source":"DOI.org (Crossref)","title":"Predicting Learner Interactions in Social Learning Networks","URL":"https://ieeexplore.ieee.org/document/8485927/","author":[{"family":"Yang","given":"Tsung-Yen"},{"family":"Brinton","given":"Christopher G."},{"family":"Joe-Wong","given":"Carlee"}],"accessed":{"date-parts":[["2021",1,20]]},"issued":{"date-parts":[["2018",4]]}}},{"id":288,"uris":["http://zotero.org/users/local/rn9EKYSP/items/JD2NDPAJ"],"uri":["http://zotero.org/users/local/rn9EKYSP/items/JD2NDPAJ"],"itemData":{"id":288,"type":"article-journal","abstract":"The importance of accurate estimation of student’s future performance is essential in order to provide the student with adequate assistance in the learning process. To this end, this research aimed at investigating the use of Bayesian networks for predicting performance of a student, based on values of some identified attributes. We presented empirical experiments on the prediction of performance with a data set of high school students containing 8 attributes. The paper demonstrates an application of the Bayesian approach in the field of education and shows that the Bayesian network classifier has a potential to be used as a tool for prediction of student performance.","language":"en","page":"6","source":"Zotero","title":"A BAYESIAN APPROACH TO PREDICT PERFORMANCE OF A STUDENT","author":[{"family":"Bekele","given":"Rahel"}]}}],"schema":"https://github.com/citation-style-language/schema/raw/master/csl-citation.json"} </w:instrText>
      </w:r>
      <w:r w:rsidR="00213C68">
        <w:rPr>
          <w:rFonts w:ascii="Times New Roman" w:hAnsi="Times New Roman" w:cs="Times New Roman"/>
        </w:rPr>
        <w:fldChar w:fldCharType="separate"/>
      </w:r>
      <w:r w:rsidR="00F05AD5" w:rsidRPr="00F05AD5">
        <w:rPr>
          <w:rFonts w:ascii="Times New Roman" w:hAnsi="Times New Roman" w:cs="Times New Roman"/>
        </w:rPr>
        <w:t>[8], [30]</w:t>
      </w:r>
      <w:r w:rsidR="00213C68">
        <w:rPr>
          <w:rFonts w:ascii="Times New Roman" w:hAnsi="Times New Roman" w:cs="Times New Roman"/>
        </w:rPr>
        <w:fldChar w:fldCharType="end"/>
      </w:r>
      <w:r w:rsidR="00BC0B4E" w:rsidRPr="00BC0B4E">
        <w:rPr>
          <w:rFonts w:ascii="Times New Roman" w:hAnsi="Times New Roman" w:cs="Times New Roman"/>
        </w:rPr>
        <w:t xml:space="preserve"> have been used </w:t>
      </w:r>
      <w:r w:rsidR="00487117">
        <w:rPr>
          <w:rFonts w:ascii="Times New Roman" w:hAnsi="Times New Roman" w:cs="Times New Roman"/>
        </w:rPr>
        <w:t>to develop student performance</w:t>
      </w:r>
      <w:r w:rsidR="00BC0B4E" w:rsidRPr="00BC0B4E">
        <w:rPr>
          <w:rFonts w:ascii="Times New Roman" w:hAnsi="Times New Roman" w:cs="Times New Roman"/>
        </w:rPr>
        <w:t xml:space="preserve"> predicti</w:t>
      </w:r>
      <w:r w:rsidR="00487117">
        <w:rPr>
          <w:rFonts w:ascii="Times New Roman" w:hAnsi="Times New Roman" w:cs="Times New Roman"/>
        </w:rPr>
        <w:t>on</w:t>
      </w:r>
      <w:r w:rsidR="00BC0B4E" w:rsidRPr="00BC0B4E">
        <w:rPr>
          <w:rFonts w:ascii="Times New Roman" w:hAnsi="Times New Roman" w:cs="Times New Roman"/>
        </w:rPr>
        <w:t xml:space="preserve"> algorithms.</w:t>
      </w:r>
    </w:p>
    <w:p w14:paraId="0F6FC969" w14:textId="77777777" w:rsidR="00BC0B4E" w:rsidRDefault="00BC0B4E" w:rsidP="00CD4451">
      <w:pPr>
        <w:rPr>
          <w:rFonts w:ascii="Times New Roman" w:hAnsi="Times New Roman" w:cs="Times New Roman"/>
          <w:b/>
          <w:bCs/>
        </w:rPr>
      </w:pPr>
    </w:p>
    <w:p w14:paraId="40436EB2" w14:textId="767E7C24" w:rsidR="002A5707" w:rsidRPr="00790541" w:rsidRDefault="00FB1DE0" w:rsidP="00BC0B4E">
      <w:pPr>
        <w:outlineLvl w:val="1"/>
        <w:rPr>
          <w:rFonts w:ascii="Times New Roman" w:hAnsi="Times New Roman" w:cs="Times New Roman"/>
          <w:b/>
          <w:bCs/>
          <w:color w:val="C00000"/>
        </w:rPr>
      </w:pPr>
      <w:bookmarkStart w:id="18" w:name="_Toc62671740"/>
      <w:r w:rsidRPr="00790541">
        <w:rPr>
          <w:rFonts w:ascii="Times New Roman" w:hAnsi="Times New Roman" w:cs="Times New Roman" w:hint="eastAsia"/>
          <w:b/>
          <w:bCs/>
          <w:color w:val="C00000"/>
        </w:rPr>
        <w:t>C</w:t>
      </w:r>
      <w:r w:rsidRPr="00790541">
        <w:rPr>
          <w:rFonts w:ascii="Times New Roman" w:hAnsi="Times New Roman" w:cs="Times New Roman"/>
          <w:b/>
          <w:bCs/>
          <w:color w:val="C00000"/>
        </w:rPr>
        <w:t>old start</w:t>
      </w:r>
      <w:r w:rsidR="00E641F4" w:rsidRPr="00790541">
        <w:rPr>
          <w:rFonts w:ascii="Times New Roman" w:hAnsi="Times New Roman" w:cs="Times New Roman"/>
          <w:b/>
          <w:bCs/>
          <w:color w:val="C00000"/>
        </w:rPr>
        <w:t xml:space="preserve"> problem</w:t>
      </w:r>
      <w:bookmarkEnd w:id="18"/>
    </w:p>
    <w:p w14:paraId="602A0143" w14:textId="77777777" w:rsidR="00E641F4" w:rsidRDefault="002A5707" w:rsidP="00CD4451">
      <w:pPr>
        <w:rPr>
          <w:rFonts w:ascii="Times New Roman" w:hAnsi="Times New Roman" w:cs="Times New Roman"/>
        </w:rPr>
      </w:pPr>
      <w:r w:rsidRPr="002A5707">
        <w:rPr>
          <w:rFonts w:ascii="Times New Roman" w:hAnsi="Times New Roman" w:cs="Times New Roman"/>
        </w:rPr>
        <w:t xml:space="preserve">Due to the problem of insufficient data for freshmen, we often encounter the problem of "cold start" </w:t>
      </w:r>
      <w:r w:rsidRPr="002A5707">
        <w:rPr>
          <w:rFonts w:ascii="Times New Roman" w:hAnsi="Times New Roman" w:cs="Times New Roman"/>
        </w:rPr>
        <w:lastRenderedPageBreak/>
        <w:t xml:space="preserve">in the process of predicting their grades. </w:t>
      </w:r>
    </w:p>
    <w:p w14:paraId="7FB3C3AA" w14:textId="2E665874" w:rsidR="00924992" w:rsidRPr="009C2F39" w:rsidRDefault="002A5707" w:rsidP="00CD4451">
      <w:pPr>
        <w:rPr>
          <w:rFonts w:ascii="Times New Roman" w:hAnsi="Times New Roman" w:cs="Times New Roman" w:hint="eastAsia"/>
          <w:u w:val="single"/>
        </w:rPr>
      </w:pPr>
      <w:r w:rsidRPr="002A5707">
        <w:rPr>
          <w:rFonts w:ascii="Times New Roman" w:hAnsi="Times New Roman" w:cs="Times New Roman"/>
        </w:rPr>
        <w:t xml:space="preserve">Several existing studies have attempted to solve the "cold start" problem in different ways. Yu </w:t>
      </w:r>
      <w:proofErr w:type="spellStart"/>
      <w:r w:rsidRPr="002A5707">
        <w:rPr>
          <w:rFonts w:ascii="Times New Roman" w:hAnsi="Times New Roman" w:cs="Times New Roman"/>
        </w:rPr>
        <w:t>Su</w:t>
      </w:r>
      <w:proofErr w:type="spellEnd"/>
      <w:r w:rsidRPr="002A5707">
        <w:rPr>
          <w:rFonts w:ascii="Times New Roman" w:hAnsi="Times New Roman" w:cs="Times New Roman"/>
        </w:rPr>
        <w:t xml:space="preserve"> et al. proposed an </w:t>
      </w:r>
      <w:r>
        <w:rPr>
          <w:rFonts w:ascii="Times New Roman" w:hAnsi="Times New Roman" w:cs="Times New Roman"/>
        </w:rPr>
        <w:t>E</w:t>
      </w:r>
      <w:r w:rsidRPr="002A5707">
        <w:rPr>
          <w:rFonts w:ascii="Times New Roman" w:hAnsi="Times New Roman" w:cs="Times New Roman"/>
        </w:rPr>
        <w:t>xercise-</w:t>
      </w:r>
      <w:r>
        <w:rPr>
          <w:rFonts w:ascii="Times New Roman" w:hAnsi="Times New Roman" w:cs="Times New Roman"/>
        </w:rPr>
        <w:t>E</w:t>
      </w:r>
      <w:r w:rsidRPr="002A5707">
        <w:rPr>
          <w:rFonts w:ascii="Times New Roman" w:hAnsi="Times New Roman" w:cs="Times New Roman"/>
        </w:rPr>
        <w:t>nhanced Recurrent Neuro Network (E</w:t>
      </w:r>
      <w:r>
        <w:rPr>
          <w:rFonts w:ascii="Times New Roman" w:hAnsi="Times New Roman" w:cs="Times New Roman"/>
        </w:rPr>
        <w:t>ERNN</w:t>
      </w:r>
      <w:r w:rsidRPr="002A5707">
        <w:rPr>
          <w:rFonts w:ascii="Times New Roman" w:hAnsi="Times New Roman" w:cs="Times New Roman"/>
        </w:rPr>
        <w:t xml:space="preserve">), which solves the </w:t>
      </w:r>
      <w:r w:rsidR="002C72EF">
        <w:rPr>
          <w:rFonts w:ascii="Times New Roman" w:hAnsi="Times New Roman" w:cs="Times New Roman"/>
        </w:rPr>
        <w:t>"</w:t>
      </w:r>
      <w:r w:rsidRPr="002A5707">
        <w:rPr>
          <w:rFonts w:ascii="Times New Roman" w:hAnsi="Times New Roman" w:cs="Times New Roman"/>
        </w:rPr>
        <w:t>cold start</w:t>
      </w:r>
      <w:r w:rsidR="002C72EF">
        <w:rPr>
          <w:rFonts w:ascii="Times New Roman" w:hAnsi="Times New Roman" w:cs="Times New Roman"/>
        </w:rPr>
        <w:t>" problem</w:t>
      </w:r>
      <w:r w:rsidRPr="002A5707">
        <w:rPr>
          <w:rFonts w:ascii="Times New Roman" w:hAnsi="Times New Roman" w:cs="Times New Roman"/>
        </w:rPr>
        <w:t xml:space="preserve"> by associating students' performance with their corresponding </w:t>
      </w:r>
      <w:r w:rsidR="00E641F4">
        <w:rPr>
          <w:rFonts w:ascii="Times New Roman" w:hAnsi="Times New Roman" w:cs="Times New Roman" w:hint="eastAsia"/>
        </w:rPr>
        <w:t>ex</w:t>
      </w:r>
      <w:r w:rsidR="00E641F4">
        <w:rPr>
          <w:rFonts w:ascii="Times New Roman" w:hAnsi="Times New Roman" w:cs="Times New Roman"/>
        </w:rPr>
        <w:t>ercise</w:t>
      </w:r>
      <w:r w:rsidRPr="002A5707">
        <w:rPr>
          <w:rFonts w:ascii="Times New Roman" w:hAnsi="Times New Roman" w:cs="Times New Roman"/>
        </w:rPr>
        <w:t xml:space="preserve"> patterns</w:t>
      </w:r>
      <w:r w:rsidR="00EC1889">
        <w:rPr>
          <w:rFonts w:ascii="Times New Roman" w:hAnsi="Times New Roman" w:cs="Times New Roman"/>
        </w:rPr>
        <w:t xml:space="preserve"> </w:t>
      </w:r>
      <w:r w:rsidR="00EC1889" w:rsidRPr="002A5707">
        <w:rPr>
          <w:rFonts w:ascii="Times New Roman" w:hAnsi="Times New Roman" w:cs="Times New Roman"/>
        </w:rPr>
        <w:t xml:space="preserve">when </w:t>
      </w:r>
      <w:r w:rsidR="00EC1889">
        <w:rPr>
          <w:rFonts w:ascii="Times New Roman" w:hAnsi="Times New Roman" w:cs="Times New Roman"/>
        </w:rPr>
        <w:t xml:space="preserve">predicting </w:t>
      </w:r>
      <w:r w:rsidR="00090DD5">
        <w:rPr>
          <w:rFonts w:ascii="Times New Roman" w:hAnsi="Times New Roman" w:cs="Times New Roman"/>
        </w:rPr>
        <w:t xml:space="preserve">the </w:t>
      </w:r>
      <w:r w:rsidR="00EC1889">
        <w:rPr>
          <w:rFonts w:ascii="Times New Roman" w:hAnsi="Times New Roman" w:cs="Times New Roman"/>
        </w:rPr>
        <w:t xml:space="preserve">performance of </w:t>
      </w:r>
      <w:r w:rsidR="00EC1889" w:rsidRPr="002A5707">
        <w:rPr>
          <w:rFonts w:ascii="Times New Roman" w:hAnsi="Times New Roman" w:cs="Times New Roman"/>
        </w:rPr>
        <w:t xml:space="preserve">new students and new </w:t>
      </w:r>
      <w:r w:rsidR="00EC1889">
        <w:rPr>
          <w:rFonts w:ascii="Times New Roman" w:hAnsi="Times New Roman" w:cs="Times New Roman"/>
        </w:rPr>
        <w:t>exercises.</w:t>
      </w:r>
      <w:r w:rsidR="00712397">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FloCxfAb","properties":{"formattedCitation":"[5]","plainCitation":"[5]","noteIndex":0},"citationItems":[{"id":205,"uris":["http://zotero.org/users/local/rn9EKYSP/items/K283L7QX"],"uri":["http://zotero.org/users/local/rn9EKYSP/items/K283L7QX"],"itemData":{"id":205,"type":"article-journal","abstract":"In online education systems, for offering proactive services to students (e.g., personalized exercise recommendation), a crucial demand is to predict student performance (e.g., scores) on future exercising activities. Existing prediction methods mainly exploit the historical exercising records of students, where each exercise is usually represented as the manually labeled knowledge concepts, and the richer information contained in the text descriptions of exercises is still underexplored. In this paper, we propose a novel Exercise-Enhanced Recurrent Neural Network (EERNN) framework for student performance prediction by taking full advantage of both student exercising records and the text of each exercise. Specifically, for modeling the student exercising process, we ﬁrst design a bidirectional LSTM to learn each exercise representation from its text description without any expertise and information loss. Then, we propose a new LSTM architecture to trace student states (i.e., knowledge states) in their sequential exercising process with the combination of exercise representations. For making ﬁnal predictions, we design two strategies under EERNN, i.e., EERNNM with Markov property and EERNNA with Attention mechanism. Extensive experiments on large-scale real-world data clearly demonstrate the effectiveness of EERNN framework. Moreover, by incorporating the exercise correlations, EERNN can well deal with the cold start problems from both student and exercise perspectives.","language":"en","page":"9","source":"Zotero","title":"Exercise-Enhanced Sequential Modeling for Student Performance Prediction","author":[{"family":"Su","given":"Yu"},{"family":"Liu","given":"Qingwen"},{"family":"Liu","given":"Qi"},{"family":"Huang","given":"Zhenya"},{"family":"Yin","given":"Yu"},{"family":"Chen","given":"Enhong"},{"family":"Ding","given":"Chris"},{"family":"Wei","given":"Si"},{"family":"Hu","given":"Guoping"}]}}],"schema":"https://github.com/citation-style-language/schema/raw/master/csl-citation.json"} </w:instrText>
      </w:r>
      <w:r w:rsidR="00712397">
        <w:rPr>
          <w:rFonts w:ascii="Times New Roman" w:hAnsi="Times New Roman" w:cs="Times New Roman"/>
        </w:rPr>
        <w:fldChar w:fldCharType="separate"/>
      </w:r>
      <w:r w:rsidR="00F05AD5" w:rsidRPr="00F05AD5">
        <w:rPr>
          <w:rFonts w:ascii="Times New Roman" w:hAnsi="Times New Roman" w:cs="Times New Roman"/>
        </w:rPr>
        <w:t>[5]</w:t>
      </w:r>
      <w:r w:rsidR="00712397">
        <w:rPr>
          <w:rFonts w:ascii="Times New Roman" w:hAnsi="Times New Roman" w:cs="Times New Roman"/>
        </w:rPr>
        <w:fldChar w:fldCharType="end"/>
      </w:r>
      <w:r w:rsidR="00D674C9">
        <w:rPr>
          <w:rFonts w:ascii="Times New Roman" w:hAnsi="Times New Roman" w:cs="Times New Roman"/>
        </w:rPr>
        <w:t xml:space="preserve"> </w:t>
      </w:r>
      <w:r w:rsidR="00D674C9" w:rsidRPr="009C2F39">
        <w:rPr>
          <w:rFonts w:ascii="Times New Roman" w:hAnsi="Times New Roman" w:cs="Times New Roman"/>
          <w:u w:val="single"/>
        </w:rPr>
        <w:t>Here, Cold Start is defined by limited data</w:t>
      </w:r>
      <w:r w:rsidR="00D674C9" w:rsidRPr="009C2F39">
        <w:rPr>
          <w:rFonts w:ascii="Times New Roman" w:hAnsi="Times New Roman" w:cs="Times New Roman"/>
          <w:u w:val="single"/>
        </w:rPr>
        <w:t>.</w:t>
      </w:r>
    </w:p>
    <w:p w14:paraId="1BD34BF1" w14:textId="04052CFB" w:rsidR="00712397" w:rsidRDefault="00122425" w:rsidP="00D674C9">
      <w:pPr>
        <w:autoSpaceDE w:val="0"/>
        <w:autoSpaceDN w:val="0"/>
        <w:adjustRightInd w:val="0"/>
        <w:jc w:val="left"/>
        <w:rPr>
          <w:rFonts w:ascii="Times New Roman" w:hAnsi="Times New Roman" w:cs="Times New Roman"/>
        </w:rPr>
      </w:pPr>
      <w:r w:rsidRPr="00122425">
        <w:rPr>
          <w:rFonts w:ascii="Times New Roman" w:hAnsi="Times New Roman" w:cs="Times New Roman"/>
        </w:rPr>
        <w:t>Coleman et al. used an ensemble-based algorithm to study dropout rates in data-rich school districts and predict dropout rates</w:t>
      </w:r>
      <w:r>
        <w:rPr>
          <w:rFonts w:ascii="Times New Roman" w:hAnsi="Times New Roman" w:cs="Times New Roman"/>
        </w:rPr>
        <w:t xml:space="preserve"> </w:t>
      </w:r>
      <w:r>
        <w:rPr>
          <w:rFonts w:ascii="Times New Roman" w:hAnsi="Times New Roman" w:cs="Times New Roman" w:hint="eastAsia"/>
        </w:rPr>
        <w:t>in</w:t>
      </w:r>
      <w:r>
        <w:rPr>
          <w:rFonts w:ascii="Times New Roman" w:hAnsi="Times New Roman" w:cs="Times New Roman"/>
        </w:rPr>
        <w:t xml:space="preserve"> data-poor districts</w:t>
      </w:r>
      <w:r w:rsidRPr="00122425">
        <w:rPr>
          <w:rFonts w:ascii="Times New Roman" w:hAnsi="Times New Roman" w:cs="Times New Roman"/>
        </w:rPr>
        <w:t xml:space="preserve"> based on the assumption that students in these districts share the same learning patterns as students in data-</w:t>
      </w:r>
      <w:r>
        <w:rPr>
          <w:rFonts w:ascii="Times New Roman" w:hAnsi="Times New Roman" w:cs="Times New Roman"/>
        </w:rPr>
        <w:t>rich</w:t>
      </w:r>
      <w:r w:rsidRPr="00122425">
        <w:rPr>
          <w:rFonts w:ascii="Times New Roman" w:hAnsi="Times New Roman" w:cs="Times New Roman"/>
        </w:rPr>
        <w:t xml:space="preserve"> districts.</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fyNverCW","properties":{"formattedCitation":"[31]","plainCitation":"[31]","noteIndex":0},"citationItems":[{"id":269,"uris":["http://zotero.org/users/local/rn9EKYSP/items/H4HVAHN5"],"uri":["http://zotero.org/users/local/rn9EKYSP/items/H4HVAHN5"],"itemData":{"id":269,"type":"book","abstract":"Determining which students are at risk of poorer outcomes -- such as dropping out, failing classes, or decreasing standardized examination scores -- has become an important area of research and practice in both K-12 and higher education. The detectors produced from this type of predictive modeling research are increasingly used in early warning systems to identify which students are at risk and intervene to support better outcomes. In K-12, it has become common practice to re-build and validate these detectors, district-by-district, due to different data semantics and risk factors for students in different districts. As these detectors become more widely used, however, it becomes desirable to also apply detectors in school districts without sufficient historical data to build a district-specific model. Novel approaches that can address the complex data challenges a new district presents are critical for extending the benefits of early warning systems to all students. Using an ensemble-based algorithm, we evaluate a model averaging approach that can generate a useful model for previously-unseen districts. During the ensembling process, our approach builds models for districts that have a significant amount of historical records and integrates them through averaging. We then use these models to generate predictions for districts suffering from high data missingness. Using this approach, we are able to predict student-at-risk status effectively for unseen districts, across a range of grade ranges, and achieve prediction goodness comparable to previously published models predicting at-risk. [For the full proceedings, see ED599096.]","language":"en","note":"container-title: International Educational Data Mining Society","publisher":"International Educational Data Mining Society","source":"ERIC","title":"A Better Cold-Start for Early Prediction of Student At-Risk Status in New School Districts","URL":"https://eric.ed.gov/?id=ED599170","author":[{"family":"Coleman","given":"Chad"},{"family":"Baker","given":"Ryan S."},{"family":"Stephenson","given":"Shonte"}],"accessed":{"date-parts":[["2021",1,27]]},"issued":{"date-parts":[["2019",7]]}}}],"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31]</w:t>
      </w:r>
      <w:r>
        <w:rPr>
          <w:rFonts w:ascii="Times New Roman" w:hAnsi="Times New Roman" w:cs="Times New Roman"/>
        </w:rPr>
        <w:fldChar w:fldCharType="end"/>
      </w:r>
      <w:r w:rsidR="00D674C9">
        <w:rPr>
          <w:rFonts w:ascii="Times New Roman" w:hAnsi="Times New Roman" w:cs="Times New Roman"/>
        </w:rPr>
        <w:t xml:space="preserve"> </w:t>
      </w:r>
      <w:r w:rsidR="00D674C9" w:rsidRPr="009C2F39">
        <w:rPr>
          <w:rFonts w:ascii="Times New Roman" w:hAnsi="Times New Roman" w:cs="Times New Roman"/>
          <w:u w:val="single"/>
        </w:rPr>
        <w:t>The cold start problem here refers to predicting</w:t>
      </w:r>
      <w:r w:rsidR="00D674C9" w:rsidRPr="009C2F39">
        <w:rPr>
          <w:rFonts w:ascii="Times New Roman" w:hAnsi="Times New Roman" w:cs="Times New Roman"/>
          <w:u w:val="single"/>
        </w:rPr>
        <w:t xml:space="preserve"> </w:t>
      </w:r>
      <w:r w:rsidR="00D674C9" w:rsidRPr="009C2F39">
        <w:rPr>
          <w:rFonts w:ascii="Times New Roman" w:hAnsi="Times New Roman" w:cs="Times New Roman" w:hint="eastAsia"/>
          <w:u w:val="single"/>
        </w:rPr>
        <w:t>performance</w:t>
      </w:r>
      <w:r w:rsidR="00D674C9" w:rsidRPr="009C2F39">
        <w:rPr>
          <w:rFonts w:ascii="Times New Roman" w:hAnsi="Times New Roman" w:cs="Times New Roman"/>
          <w:u w:val="single"/>
        </w:rPr>
        <w:t xml:space="preserve"> </w:t>
      </w:r>
      <w:r w:rsidR="00D674C9" w:rsidRPr="009C2F39">
        <w:rPr>
          <w:rFonts w:ascii="Times New Roman" w:hAnsi="Times New Roman" w:cs="Times New Roman" w:hint="eastAsia"/>
          <w:u w:val="single"/>
        </w:rPr>
        <w:t>in</w:t>
      </w:r>
      <w:r w:rsidR="00D674C9" w:rsidRPr="009C2F39">
        <w:rPr>
          <w:rFonts w:ascii="Times New Roman" w:hAnsi="Times New Roman" w:cs="Times New Roman"/>
          <w:u w:val="single"/>
        </w:rPr>
        <w:t xml:space="preserve"> districts</w:t>
      </w:r>
      <w:r w:rsidR="00D674C9" w:rsidRPr="009C2F39">
        <w:rPr>
          <w:rFonts w:ascii="Times New Roman" w:hAnsi="Times New Roman" w:cs="Times New Roman"/>
          <w:u w:val="single"/>
        </w:rPr>
        <w:t xml:space="preserve"> suffering from high data missingness</w:t>
      </w:r>
      <w:r w:rsidR="00D674C9" w:rsidRPr="009C2F39">
        <w:rPr>
          <w:rFonts w:ascii="Times New Roman" w:hAnsi="Times New Roman" w:cs="Times New Roman"/>
          <w:u w:val="single"/>
        </w:rPr>
        <w:t>.</w:t>
      </w:r>
    </w:p>
    <w:p w14:paraId="373DB29B" w14:textId="10CA2B88" w:rsidR="008C06A3" w:rsidRPr="00B13371" w:rsidRDefault="00376C83" w:rsidP="00CD4451">
      <w:pPr>
        <w:rPr>
          <w:rFonts w:ascii="Times New Roman" w:hAnsi="Times New Roman" w:cs="Times New Roman"/>
          <w:b/>
          <w:bCs/>
        </w:rPr>
      </w:pPr>
      <w:r w:rsidRPr="00376C83">
        <w:rPr>
          <w:rFonts w:ascii="Times New Roman" w:hAnsi="Times New Roman" w:cs="Times New Roman"/>
        </w:rPr>
        <w:t xml:space="preserve">The </w:t>
      </w:r>
      <w:r>
        <w:rPr>
          <w:rFonts w:ascii="Times New Roman" w:hAnsi="Times New Roman" w:cs="Times New Roman"/>
        </w:rPr>
        <w:t>Item</w:t>
      </w:r>
      <w:r w:rsidRPr="00376C83">
        <w:rPr>
          <w:rFonts w:ascii="Times New Roman" w:hAnsi="Times New Roman" w:cs="Times New Roman"/>
        </w:rPr>
        <w:t xml:space="preserve"> </w:t>
      </w:r>
      <w:r>
        <w:rPr>
          <w:rFonts w:ascii="Times New Roman" w:hAnsi="Times New Roman" w:cs="Times New Roman"/>
        </w:rPr>
        <w:t>R</w:t>
      </w:r>
      <w:r w:rsidRPr="00376C83">
        <w:rPr>
          <w:rFonts w:ascii="Times New Roman" w:hAnsi="Times New Roman" w:cs="Times New Roman"/>
        </w:rPr>
        <w:t xml:space="preserve">esponse </w:t>
      </w:r>
      <w:r>
        <w:rPr>
          <w:rFonts w:ascii="Times New Roman" w:hAnsi="Times New Roman" w:cs="Times New Roman"/>
        </w:rPr>
        <w:t>T</w:t>
      </w:r>
      <w:r w:rsidRPr="00376C83">
        <w:rPr>
          <w:rFonts w:ascii="Times New Roman" w:hAnsi="Times New Roman" w:cs="Times New Roman"/>
        </w:rPr>
        <w:t xml:space="preserve">heory </w:t>
      </w:r>
      <w:r>
        <w:rPr>
          <w:rFonts w:ascii="Times New Roman" w:hAnsi="Times New Roman" w:cs="Times New Roman"/>
        </w:rPr>
        <w:t>(</w:t>
      </w:r>
      <w:r w:rsidRPr="00376C83">
        <w:rPr>
          <w:rFonts w:ascii="Times New Roman" w:hAnsi="Times New Roman" w:cs="Times New Roman"/>
        </w:rPr>
        <w:t>IRT</w:t>
      </w:r>
      <w:r>
        <w:rPr>
          <w:rFonts w:ascii="Times New Roman" w:hAnsi="Times New Roman" w:cs="Times New Roman"/>
        </w:rPr>
        <w:t>)</w:t>
      </w:r>
      <w:r w:rsidRPr="00376C83">
        <w:rPr>
          <w:rFonts w:ascii="Times New Roman" w:hAnsi="Times New Roman" w:cs="Times New Roman"/>
        </w:rPr>
        <w:t xml:space="preserve"> is used</w:t>
      </w:r>
      <w:r>
        <w:rPr>
          <w:rFonts w:ascii="Times New Roman" w:hAnsi="Times New Roman" w:cs="Times New Roman"/>
        </w:rPr>
        <w:t xml:space="preserve"> </w:t>
      </w:r>
      <w:r>
        <w:rPr>
          <w:rFonts w:ascii="Times New Roman" w:hAnsi="Times New Roman" w:cs="Times New Roman" w:hint="eastAsia"/>
        </w:rPr>
        <w:t>i</w:t>
      </w:r>
      <w:r>
        <w:rPr>
          <w:rFonts w:ascii="Times New Roman" w:hAnsi="Times New Roman" w:cs="Times New Roman"/>
        </w:rPr>
        <w:t xml:space="preserve">n a study </w:t>
      </w:r>
      <w:r>
        <w:rPr>
          <w:rFonts w:ascii="Times New Roman" w:hAnsi="Times New Roman" w:cs="Times New Roman"/>
        </w:rPr>
        <w:fldChar w:fldCharType="begin"/>
      </w:r>
      <w:r w:rsidR="00F05AD5">
        <w:rPr>
          <w:rFonts w:ascii="Times New Roman" w:hAnsi="Times New Roman" w:cs="Times New Roman"/>
        </w:rPr>
        <w:instrText xml:space="preserve"> ADDIN ZOTERO_ITEM CSL_CITATION {"citationID":"9ELn771d","properties":{"formattedCitation":"[32]","plainCitation":"[32]","noteIndex":0},"citationItems":[{"id":272,"uris":["http://zotero.org/users/local/rn9EKYSP/items/WTGJ7PHB"],"uri":["http://zotero.org/users/local/rn9EKYSP/items/WTGJ7PHB"],"itemData":{"id":272,"type":"article-journal","abstract":"Adaptive learning systems aim to provide learning items tailored to the behavior and needs of individual learners. However, one of the outstanding challenges in adaptive item selection is that often the corresponding systems do not have information on initial ability levels of new learners entering a learning environment. Thus, the proficiency of those new learners is very difficult to be predicted. This heavily impairs the quality of personalized items' recommendation during the initial phase of the learning environment. In order to handle this issue, known as the cold-start problem, we propose a system that combines item response theory (IRT) with machine learning. Specifically, we perform ability estimation and item response prediction for new learners by integrating IRT with classification and regression trees built on learners’ side information. The goal of this work is to build a learning system that incorporates IRT and machine learning into a unified framework. We compare the proposed hybrid model to alternative approaches by conducting experiments on two educational data sets. The obtained results affirmed the potential of the proposed method. In particular, the obtained results indicate that IRT combined with Random Forests provides the lowest error for the ability estimation and the highest accuracy in terms of response prediction. This way, we deduce that the employment of machine learning in combination with IRT could indeed alleviate the effect of the cold start problem in an adaptive learning environment.","container-title":"Computers &amp; Education","DOI":"10.1016/j.compedu.2019.04.009","ISSN":"0360-1315","journalAbbreviation":"Computers &amp; Education","language":"en","page":"91-103","source":"ScienceDirect","title":"Integrating machine learning into item response theory for addressing the cold start problem in adaptive learning systems","volume":"137","author":[{"family":"Pliakos","given":"Konstantinos"},{"family":"Joo","given":"Seang-Hwane"},{"family":"Park","given":"Jung Yeon"},{"family":"Cornillie","given":"Frederik"},{"family":"Vens","given":"Celine"},{"family":"Van den Noortgate","given":"Wim"}],"issued":{"date-parts":[["2019",8,1]]}}}],"schema":"https://github.com/citation-style-language/schema/raw/master/csl-citation.json"} </w:instrText>
      </w:r>
      <w:r>
        <w:rPr>
          <w:rFonts w:ascii="Times New Roman" w:hAnsi="Times New Roman" w:cs="Times New Roman"/>
        </w:rPr>
        <w:fldChar w:fldCharType="separate"/>
      </w:r>
      <w:r w:rsidR="00F05AD5" w:rsidRPr="00F05AD5">
        <w:rPr>
          <w:rFonts w:ascii="Times New Roman" w:hAnsi="Times New Roman" w:cs="Times New Roman"/>
        </w:rPr>
        <w:t>[32]</w:t>
      </w:r>
      <w:r>
        <w:rPr>
          <w:rFonts w:ascii="Times New Roman" w:hAnsi="Times New Roman" w:cs="Times New Roman"/>
        </w:rPr>
        <w:fldChar w:fldCharType="end"/>
      </w:r>
      <w:r w:rsidRPr="00376C83">
        <w:rPr>
          <w:rFonts w:ascii="Times New Roman" w:hAnsi="Times New Roman" w:cs="Times New Roman"/>
        </w:rPr>
        <w:t xml:space="preserve"> to extract the learner's initial ability and corresponding performance in various difficulty levels </w:t>
      </w:r>
      <w:r w:rsidRPr="009C2F39">
        <w:rPr>
          <w:rFonts w:ascii="Times New Roman" w:hAnsi="Times New Roman" w:cs="Times New Roman"/>
          <w:u w:val="single"/>
        </w:rPr>
        <w:t xml:space="preserve">from </w:t>
      </w:r>
      <w:r w:rsidR="00B13371" w:rsidRPr="009C2F39">
        <w:rPr>
          <w:rFonts w:ascii="Times New Roman" w:hAnsi="Times New Roman" w:cs="Times New Roman"/>
          <w:u w:val="single"/>
        </w:rPr>
        <w:t>a</w:t>
      </w:r>
      <w:r w:rsidR="00B13371" w:rsidRPr="009C2F39">
        <w:rPr>
          <w:rFonts w:ascii="Times New Roman" w:hAnsi="Times New Roman" w:cs="Times New Roman"/>
          <w:u w:val="single"/>
        </w:rPr>
        <w:t xml:space="preserve"> set of learners' </w:t>
      </w:r>
      <w:r w:rsidR="00B13371" w:rsidRPr="009C2F39">
        <w:rPr>
          <w:rFonts w:ascii="Times New Roman" w:hAnsi="Times New Roman" w:cs="Times New Roman"/>
          <w:u w:val="single"/>
        </w:rPr>
        <w:t>feature</w:t>
      </w:r>
      <w:r w:rsidR="00B13371" w:rsidRPr="009C2F39">
        <w:rPr>
          <w:rFonts w:ascii="Times New Roman" w:hAnsi="Times New Roman" w:cs="Times New Roman"/>
          <w:u w:val="single"/>
        </w:rPr>
        <w:t>(such as age, relevant courses, IQ, and predicted grades)</w:t>
      </w:r>
      <w:r w:rsidR="00B13371" w:rsidRPr="009C2F39">
        <w:rPr>
          <w:rFonts w:ascii="Times New Roman" w:hAnsi="Times New Roman" w:cs="Times New Roman"/>
          <w:u w:val="single"/>
        </w:rPr>
        <w:t xml:space="preserve"> </w:t>
      </w:r>
      <w:r w:rsidR="00B13371" w:rsidRPr="009C2F39">
        <w:rPr>
          <w:rFonts w:ascii="Times New Roman" w:hAnsi="Times New Roman" w:cs="Times New Roman"/>
          <w:u w:val="single"/>
        </w:rPr>
        <w:t>and their known responses</w:t>
      </w:r>
      <w:r w:rsidRPr="00376C83">
        <w:rPr>
          <w:rFonts w:ascii="Times New Roman" w:hAnsi="Times New Roman" w:cs="Times New Roman"/>
        </w:rPr>
        <w:t xml:space="preserve"> to predict the proficiency of </w:t>
      </w:r>
      <w:r>
        <w:rPr>
          <w:rFonts w:ascii="Times New Roman" w:hAnsi="Times New Roman" w:cs="Times New Roman"/>
        </w:rPr>
        <w:t xml:space="preserve">new </w:t>
      </w:r>
      <w:r w:rsidRPr="00376C83">
        <w:rPr>
          <w:rFonts w:ascii="Times New Roman" w:hAnsi="Times New Roman" w:cs="Times New Roman"/>
        </w:rPr>
        <w:t>learners.</w:t>
      </w:r>
    </w:p>
    <w:p w14:paraId="3CDDC429" w14:textId="481327F7" w:rsidR="00790541" w:rsidRPr="009C2F39" w:rsidRDefault="0046341D" w:rsidP="00CD4451">
      <w:pPr>
        <w:rPr>
          <w:rFonts w:ascii="Times New Roman" w:hAnsi="Times New Roman" w:cs="Times New Roman" w:hint="eastAsia"/>
          <w:u w:val="single"/>
        </w:rPr>
      </w:pPr>
      <w:r w:rsidRPr="0046341D">
        <w:rPr>
          <w:rFonts w:ascii="Times New Roman" w:hAnsi="Times New Roman" w:cs="Times New Roman"/>
        </w:rPr>
        <w:t>Mack Sweeney et al. demonstrated that</w:t>
      </w:r>
      <w:r>
        <w:rPr>
          <w:rFonts w:ascii="Times New Roman" w:hAnsi="Times New Roman" w:cs="Times New Roman"/>
        </w:rPr>
        <w:t xml:space="preserve"> </w:t>
      </w:r>
      <w:r>
        <w:rPr>
          <w:rFonts w:ascii="Times New Roman" w:hAnsi="Times New Roman" w:cs="Times New Roman" w:hint="eastAsia"/>
        </w:rPr>
        <w:t>t</w:t>
      </w:r>
      <w:r w:rsidRPr="0046341D">
        <w:rPr>
          <w:rFonts w:ascii="Times New Roman" w:hAnsi="Times New Roman" w:cs="Times New Roman"/>
        </w:rPr>
        <w:t>he use of course and student bias terms is sufficient to mitigate</w:t>
      </w:r>
      <w:r>
        <w:rPr>
          <w:rFonts w:ascii="Times New Roman" w:hAnsi="Times New Roman" w:cs="Times New Roman"/>
        </w:rPr>
        <w:t xml:space="preserve"> the</w:t>
      </w:r>
      <w:r w:rsidRPr="0046341D">
        <w:rPr>
          <w:rFonts w:ascii="Times New Roman" w:hAnsi="Times New Roman" w:cs="Times New Roman"/>
        </w:rPr>
        <w:t xml:space="preserve"> weakness </w:t>
      </w:r>
      <w:r>
        <w:rPr>
          <w:rFonts w:ascii="Times New Roman" w:hAnsi="Times New Roman" w:cs="Times New Roman"/>
        </w:rPr>
        <w:t xml:space="preserve">of </w:t>
      </w:r>
      <w:r w:rsidRPr="0046341D">
        <w:rPr>
          <w:rFonts w:ascii="Times New Roman" w:hAnsi="Times New Roman" w:cs="Times New Roman"/>
        </w:rPr>
        <w:t xml:space="preserve">predicting for unseen </w:t>
      </w:r>
      <w:r>
        <w:rPr>
          <w:rFonts w:ascii="Times New Roman" w:hAnsi="Times New Roman" w:cs="Times New Roman"/>
        </w:rPr>
        <w:t xml:space="preserve">student performance </w:t>
      </w:r>
      <w:r>
        <w:rPr>
          <w:rFonts w:ascii="Times New Roman" w:hAnsi="Times New Roman" w:cs="Times New Roman" w:hint="eastAsia"/>
        </w:rPr>
        <w:t>and</w:t>
      </w:r>
      <w:r>
        <w:rPr>
          <w:rFonts w:ascii="Times New Roman" w:hAnsi="Times New Roman" w:cs="Times New Roman"/>
        </w:rPr>
        <w:t xml:space="preserve"> p</w:t>
      </w:r>
      <w:r w:rsidRPr="0046341D">
        <w:rPr>
          <w:rFonts w:ascii="Times New Roman" w:hAnsi="Times New Roman" w:cs="Times New Roman"/>
        </w:rPr>
        <w:t>rovide reasonable solutions</w:t>
      </w:r>
      <w:r w:rsidR="00AC3C60">
        <w:rPr>
          <w:rFonts w:ascii="Times New Roman" w:hAnsi="Times New Roman" w:cs="Times New Roman"/>
        </w:rPr>
        <w:t xml:space="preserve"> using the factorization machine</w:t>
      </w:r>
      <w:r w:rsidR="00563069">
        <w:rPr>
          <w:rFonts w:ascii="Times New Roman" w:hAnsi="Times New Roman" w:cs="Times New Roman"/>
        </w:rPr>
        <w:fldChar w:fldCharType="begin"/>
      </w:r>
      <w:r w:rsidR="00563069">
        <w:rPr>
          <w:rFonts w:ascii="Times New Roman" w:hAnsi="Times New Roman" w:cs="Times New Roman"/>
        </w:rPr>
        <w:instrText xml:space="preserve"> ADDIN ZOTERO_ITEM CSL_CITATION {"citationID":"jE3T9yj5","properties":{"formattedCitation":"[33]","plainCitation":"[33]","noteIndex":0},"citationItems":[{"id":275,"uris":["http://zotero.org/users/local/rn9EKYSP/items/V83ITFXQ"],"uri":["http://zotero.org/users/local/rn9EKYSP/items/V83ITFXQ"],"itemData":{"id":275,"type":"paper-conference","abstract":"An enduring issue in higher education is student retention to successful graduation. To further this goal, we develop a system for the task of predicting students' course grades for the next enrollment term in a traditional university setting. Each term, students enroll in a limited number of courses and earn grades in the range A-F for each course. Given historical grade data, our task is to predict the grades for each student in the courses they will enroll in during the next term. With this problem formulation, the next-term student grade prediction problem becomes quite similar to a rating prediction or next-basket recommendation problem. The factorization machine (FM), a general-purpose matrix factorization (MF) algorithm suitable for this task, is leveraged as the state-of-the-art method and compared to a variety of other methods. Our experiments show that FMs achieve the lowest prediction error. Results for both cold-start and non-cold-start prediction demonstrate that FMs can be used to accurately predict in both settings. Finally, we identify limitations observed in FMs and the other models tested and discuss directions for future work. To our knowledge, this is the first study that applies state-of-the-art collaborative filtering algorithms to solve the next-term student grade prediction problem.","container-title":"2015 IEEE International Conference on Big Data (Big Data)","DOI":"10.1109/BigData.2015.7363847","event":"2015 IEEE International Conference on Big Data (Big Data)","page":"970-975","source":"IEEE Xplore","title":"Next-term student grade prediction","author":[{"family":"Sweeney","given":"M."},{"family":"Lester","given":"J."},{"family":"Rangwala","given":"H."}],"issued":{"date-parts":[["2015",10]]}}}],"schema":"https://github.com/citation-style-language/schema/raw/master/csl-citation.json"} </w:instrText>
      </w:r>
      <w:r w:rsidR="00563069">
        <w:rPr>
          <w:rFonts w:ascii="Times New Roman" w:hAnsi="Times New Roman" w:cs="Times New Roman"/>
        </w:rPr>
        <w:fldChar w:fldCharType="separate"/>
      </w:r>
      <w:r w:rsidR="00563069" w:rsidRPr="00F05AD5">
        <w:rPr>
          <w:rFonts w:ascii="Times New Roman" w:hAnsi="Times New Roman" w:cs="Times New Roman"/>
        </w:rPr>
        <w:t>[33]</w:t>
      </w:r>
      <w:r w:rsidR="00563069">
        <w:rPr>
          <w:rFonts w:ascii="Times New Roman" w:hAnsi="Times New Roman" w:cs="Times New Roman"/>
        </w:rPr>
        <w:fldChar w:fldCharType="end"/>
      </w:r>
      <w:r w:rsidR="00563069">
        <w:rPr>
          <w:rFonts w:ascii="Times New Roman" w:hAnsi="Times New Roman" w:cs="Times New Roman"/>
        </w:rPr>
        <w:t xml:space="preserve"> </w:t>
      </w:r>
      <w:r w:rsidR="00563069">
        <w:rPr>
          <w:rFonts w:ascii="Times New Roman" w:hAnsi="Times New Roman" w:cs="Times New Roman"/>
        </w:rPr>
        <w:t xml:space="preserve">and </w:t>
      </w:r>
      <w:r w:rsidR="00563069" w:rsidRPr="00563069">
        <w:rPr>
          <w:rFonts w:ascii="Times New Roman" w:hAnsi="Times New Roman" w:cs="Times New Roman"/>
        </w:rPr>
        <w:t>hybrid FM-RF method</w:t>
      </w:r>
      <w:r w:rsidR="00563069">
        <w:rPr>
          <w:rFonts w:ascii="Times New Roman" w:hAnsi="Times New Roman" w:cs="Times New Roman"/>
        </w:rPr>
        <w:fldChar w:fldCharType="begin"/>
      </w:r>
      <w:r w:rsidR="00563069">
        <w:rPr>
          <w:rFonts w:ascii="Times New Roman" w:hAnsi="Times New Roman" w:cs="Times New Roman"/>
        </w:rPr>
        <w:instrText xml:space="preserve"> ADDIN ZOTERO_ITEM CSL_CITATION {"citationID":"Mwd8jmpE","properties":{"formattedCitation":"[34]","plainCitation":"[34]","noteIndex":0},"citationItems":[{"id":304,"uris":["http://zotero.org/users/local/rn9EKYSP/items/IAJRJLAU"],"uri":["http://zotero.org/users/local/rn9EKYSP/items/IAJRJLAU"],"itemData":{"id":304,"type":"article-journal","abstract":"An enduring issue in higher education is student retention to successful graduation. National statistics indicate that most higher education institutions have four-year degree completion rates around 50 percent, or just half of their student populations. While there are prediction models which illuminate what factors assist with college student success, interventions that support course selections on a semester-to-semester basis have yet to be deeply understood. To further this goal, we develop a system to predict students' grades in the courses they will enroll in during the next enrollment term by learning patterns from historical transcript data coupled with additional information about students, courses and the instructors teaching them. We explore a variety of classic and state-of-the-art techniques which have proven effective for recommendation tasks in the e-commerce domain. In our experiments, Factorization Machines (FM), Random Forests (RF), and the Personalized Multi-Linear Regression model achieve the lowest prediction error. Application of a novel feature selection technique is key to the predictive success and interpretability of the FM. By comparing feature importance across populations and across models, we uncover strong connections between instructor characteristics and student performance. We also discover key differences between transfer and non-transfer students. Ultimately we find that a hybrid FM-RF method can be used to accurately predict grades for both new and returning students taking both new and existing courses. Application of these techniques holds promise for student degree planning, instructor interventions, and personalized advising, all of which could improve retention and academic performance.","container-title":"arXiv:1604.01840 [cs]","DOI":"10.5281/zenodo.3554603","language":"en","note":"arXiv: 1604.01840","source":"arXiv.org","title":"Next-Term Student Performance Prediction: A Recommender Systems Approach","title-short":"Next-Term Student Performance Prediction","URL":"http://arxiv.org/abs/1604.01840","author":[{"family":"Sweeney","given":"Mack"},{"family":"Rangwala","given":"Huzefa"},{"family":"Lester","given":"Jaime"},{"family":"Johri","given":"Aditya"}],"accessed":{"date-parts":[["2021",2,4]]},"issued":{"date-parts":[["2016",9,25]]}}}],"schema":"https://github.com/citation-style-language/schema/raw/master/csl-citation.json"} </w:instrText>
      </w:r>
      <w:r w:rsidR="00563069">
        <w:rPr>
          <w:rFonts w:ascii="Times New Roman" w:hAnsi="Times New Roman" w:cs="Times New Roman"/>
        </w:rPr>
        <w:fldChar w:fldCharType="separate"/>
      </w:r>
      <w:r w:rsidR="00563069" w:rsidRPr="00563069">
        <w:rPr>
          <w:rFonts w:ascii="Times New Roman" w:hAnsi="Times New Roman" w:cs="Times New Roman"/>
        </w:rPr>
        <w:t>[34]</w:t>
      </w:r>
      <w:r w:rsidR="00563069">
        <w:rPr>
          <w:rFonts w:ascii="Times New Roman" w:hAnsi="Times New Roman" w:cs="Times New Roman"/>
        </w:rPr>
        <w:fldChar w:fldCharType="end"/>
      </w:r>
      <w:r>
        <w:rPr>
          <w:rFonts w:ascii="Times New Roman" w:hAnsi="Times New Roman" w:cs="Times New Roman"/>
        </w:rPr>
        <w:t>.</w:t>
      </w:r>
      <w:r w:rsidR="009C2F39">
        <w:rPr>
          <w:rFonts w:ascii="Times New Roman" w:hAnsi="Times New Roman" w:cs="Times New Roman"/>
        </w:rPr>
        <w:t xml:space="preserve"> In </w:t>
      </w:r>
      <w:r w:rsidR="00563069">
        <w:rPr>
          <w:rFonts w:ascii="Times New Roman" w:hAnsi="Times New Roman" w:cs="Times New Roman"/>
        </w:rPr>
        <w:t>these papers</w:t>
      </w:r>
      <w:r w:rsidR="009C2F39">
        <w:rPr>
          <w:rFonts w:ascii="Times New Roman" w:hAnsi="Times New Roman" w:cs="Times New Roman"/>
        </w:rPr>
        <w:t>,</w:t>
      </w:r>
      <w:r w:rsidR="009C2F39" w:rsidRPr="009C2F39">
        <w:rPr>
          <w:rFonts w:ascii="Times New Roman" w:hAnsi="Times New Roman" w:cs="Times New Roman"/>
          <w:u w:val="single"/>
        </w:rPr>
        <w:t xml:space="preserve"> the c</w:t>
      </w:r>
      <w:r w:rsidR="009C2F39" w:rsidRPr="009C2F39">
        <w:rPr>
          <w:rFonts w:ascii="Times New Roman" w:hAnsi="Times New Roman" w:cs="Times New Roman"/>
          <w:u w:val="single"/>
        </w:rPr>
        <w:t xml:space="preserve">old start problem </w:t>
      </w:r>
      <w:r w:rsidR="00563069" w:rsidRPr="009C2F39">
        <w:rPr>
          <w:rFonts w:ascii="Times New Roman" w:hAnsi="Times New Roman" w:cs="Times New Roman"/>
          <w:u w:val="single"/>
        </w:rPr>
        <w:t>refers</w:t>
      </w:r>
      <w:r w:rsidR="009C2F39" w:rsidRPr="009C2F39">
        <w:rPr>
          <w:rFonts w:ascii="Times New Roman" w:hAnsi="Times New Roman" w:cs="Times New Roman"/>
          <w:u w:val="single"/>
        </w:rPr>
        <w:t xml:space="preserve"> to </w:t>
      </w:r>
      <w:r w:rsidR="003D1E63">
        <w:rPr>
          <w:rFonts w:ascii="Times New Roman" w:hAnsi="Times New Roman" w:cs="Times New Roman" w:hint="eastAsia"/>
          <w:u w:val="single"/>
        </w:rPr>
        <w:t>pre</w:t>
      </w:r>
      <w:r w:rsidR="003D1E63">
        <w:rPr>
          <w:rFonts w:ascii="Times New Roman" w:hAnsi="Times New Roman" w:cs="Times New Roman"/>
          <w:u w:val="single"/>
        </w:rPr>
        <w:t xml:space="preserve">dicting next-term </w:t>
      </w:r>
      <w:r w:rsidR="009C2F39" w:rsidRPr="009C2F39">
        <w:rPr>
          <w:rFonts w:ascii="Times New Roman" w:hAnsi="Times New Roman" w:cs="Times New Roman"/>
          <w:u w:val="single"/>
        </w:rPr>
        <w:t>student</w:t>
      </w:r>
      <w:r w:rsidR="003D1E63">
        <w:rPr>
          <w:rFonts w:ascii="Times New Roman" w:hAnsi="Times New Roman" w:cs="Times New Roman"/>
          <w:u w:val="single"/>
        </w:rPr>
        <w:t xml:space="preserve"> grade</w:t>
      </w:r>
      <w:r w:rsidR="009C2F39" w:rsidRPr="009C2F39">
        <w:rPr>
          <w:rFonts w:ascii="Times New Roman" w:hAnsi="Times New Roman" w:cs="Times New Roman"/>
          <w:u w:val="single"/>
        </w:rPr>
        <w:t>,</w:t>
      </w:r>
      <w:r w:rsidR="009C2F39" w:rsidRPr="009C2F39">
        <w:rPr>
          <w:rFonts w:ascii="Times New Roman" w:hAnsi="Times New Roman" w:cs="Times New Roman"/>
          <w:u w:val="single"/>
        </w:rPr>
        <w:t xml:space="preserve"> in which </w:t>
      </w:r>
      <w:r w:rsidR="009C2F39" w:rsidRPr="009C2F39">
        <w:rPr>
          <w:rFonts w:ascii="Times New Roman" w:hAnsi="Times New Roman" w:cs="Times New Roman"/>
          <w:u w:val="single"/>
        </w:rPr>
        <w:t>either</w:t>
      </w:r>
      <w:r w:rsidR="009C2F39" w:rsidRPr="009C2F39">
        <w:rPr>
          <w:rFonts w:ascii="Times New Roman" w:hAnsi="Times New Roman" w:cs="Times New Roman"/>
          <w:u w:val="single"/>
        </w:rPr>
        <w:t xml:space="preserve"> or both students and courses occurred in a semester and did not occur in any previous semester</w:t>
      </w:r>
      <w:r w:rsidR="009C2F39" w:rsidRPr="009C2F39">
        <w:rPr>
          <w:rFonts w:ascii="Times New Roman" w:hAnsi="Times New Roman" w:cs="Times New Roman" w:hint="eastAsia"/>
          <w:u w:val="single"/>
        </w:rPr>
        <w:t>.</w:t>
      </w:r>
      <w:r w:rsidR="00563069">
        <w:rPr>
          <w:rFonts w:ascii="Times New Roman" w:hAnsi="Times New Roman" w:cs="Times New Roman"/>
          <w:u w:val="single"/>
        </w:rPr>
        <w:t xml:space="preserve"> </w:t>
      </w:r>
    </w:p>
    <w:p w14:paraId="23CEFB17" w14:textId="275C322F" w:rsidR="00AF1468" w:rsidRDefault="00AF1468" w:rsidP="00CD4451">
      <w:pPr>
        <w:rPr>
          <w:rFonts w:ascii="Times New Roman" w:hAnsi="Times New Roman" w:cs="Times New Roman"/>
        </w:rPr>
      </w:pPr>
    </w:p>
    <w:p w14:paraId="323ADD15" w14:textId="391650E7" w:rsidR="00924992" w:rsidRDefault="00924992" w:rsidP="00CD4451">
      <w:pPr>
        <w:rPr>
          <w:rFonts w:ascii="Times New Roman" w:hAnsi="Times New Roman" w:cs="Times New Roman"/>
          <w:u w:val="single"/>
        </w:rPr>
      </w:pPr>
      <w:r>
        <w:rPr>
          <w:rFonts w:ascii="Times New Roman" w:hAnsi="Times New Roman" w:cs="Times New Roman" w:hint="eastAsia"/>
        </w:rPr>
        <w:t>D</w:t>
      </w:r>
      <w:r>
        <w:rPr>
          <w:rFonts w:ascii="Times New Roman" w:hAnsi="Times New Roman" w:cs="Times New Roman"/>
        </w:rPr>
        <w:t xml:space="preserve">ealing with cold-start problem, Thai-Nghe et al. simply </w:t>
      </w:r>
      <w:r w:rsidR="00A8465A">
        <w:rPr>
          <w:rFonts w:ascii="Times New Roman" w:hAnsi="Times New Roman" w:cs="Times New Roman"/>
        </w:rPr>
        <w:t>provide the global average score for new students or new tasks, as “</w:t>
      </w:r>
      <w:r w:rsidR="00A8465A" w:rsidRPr="00A8465A">
        <w:rPr>
          <w:rFonts w:ascii="Times New Roman" w:hAnsi="Times New Roman" w:cs="Times New Roman"/>
        </w:rPr>
        <w:t>in the educational environment, the cold-start problem is not</w:t>
      </w:r>
      <w:r w:rsidR="00A8465A">
        <w:rPr>
          <w:rFonts w:ascii="Times New Roman" w:hAnsi="Times New Roman" w:cs="Times New Roman"/>
        </w:rPr>
        <w:t xml:space="preserve"> </w:t>
      </w:r>
      <w:r w:rsidR="00A8465A" w:rsidRPr="00A8465A">
        <w:rPr>
          <w:rFonts w:ascii="Times New Roman" w:hAnsi="Times New Roman" w:cs="Times New Roman"/>
        </w:rPr>
        <w:t>as harmful as in the e-commerce environment</w:t>
      </w:r>
      <w:r w:rsidR="00A8465A">
        <w:rPr>
          <w:rFonts w:ascii="Times New Roman" w:hAnsi="Times New Roman" w:cs="Times New Roman"/>
        </w:rPr>
        <w:t>”</w:t>
      </w:r>
      <w:r w:rsidR="00563069">
        <w:rPr>
          <w:rFonts w:ascii="Times New Roman" w:hAnsi="Times New Roman" w:cs="Times New Roman"/>
        </w:rPr>
        <w:fldChar w:fldCharType="begin"/>
      </w:r>
      <w:r w:rsidR="00563069">
        <w:rPr>
          <w:rFonts w:ascii="Times New Roman" w:hAnsi="Times New Roman" w:cs="Times New Roman"/>
        </w:rPr>
        <w:instrText xml:space="preserve"> ADDIN ZOTERO_ITEM CSL_CITATION {"citationID":"CEZHDlc8","properties":{"formattedCitation":"[35]","plainCitation":"[35]","noteIndex":0},"citationItems":[{"id":207,"uris":["http://zotero.org/users/local/rn9EKYSP/items/CZFVR8MA"],"uri":["http://zotero.org/users/local/rn9EKYSP/items/CZFVR8MA"],"itemData":{"id":207,"type":"article-journal","language":"en","page":"10","source":"Zotero","title":"Multi-Relational Factorization Models for Predicting Student Performance","author":[{"family":"Thai-Nghe","given":"Nguyen"},{"family":"Drumond","given":"Lucas"},{"family":"Horvath","given":"Tomaˇs"},{"family":"Schmidt-Thieme","given":"Lars"}]}}],"schema":"https://github.com/citation-style-language/schema/raw/master/csl-citation.json"} </w:instrText>
      </w:r>
      <w:r w:rsidR="00563069">
        <w:rPr>
          <w:rFonts w:ascii="Times New Roman" w:hAnsi="Times New Roman" w:cs="Times New Roman"/>
        </w:rPr>
        <w:fldChar w:fldCharType="separate"/>
      </w:r>
      <w:r w:rsidR="00563069" w:rsidRPr="00563069">
        <w:rPr>
          <w:rFonts w:ascii="Times New Roman" w:hAnsi="Times New Roman" w:cs="Times New Roman"/>
        </w:rPr>
        <w:t>[35]</w:t>
      </w:r>
      <w:r w:rsidR="00563069">
        <w:rPr>
          <w:rFonts w:ascii="Times New Roman" w:hAnsi="Times New Roman" w:cs="Times New Roman"/>
        </w:rPr>
        <w:fldChar w:fldCharType="end"/>
      </w:r>
      <w:r w:rsidR="00A8465A">
        <w:rPr>
          <w:rFonts w:ascii="Times New Roman" w:hAnsi="Times New Roman" w:cs="Times New Roman"/>
        </w:rPr>
        <w:t xml:space="preserve">. </w:t>
      </w:r>
      <w:r w:rsidR="00A8465A" w:rsidRPr="003D1E63">
        <w:rPr>
          <w:rFonts w:ascii="Times New Roman" w:hAnsi="Times New Roman" w:cs="Times New Roman"/>
          <w:u w:val="single"/>
        </w:rPr>
        <w:t>The new students and tasks here refer to data that is in the test set but not in the training set.</w:t>
      </w:r>
    </w:p>
    <w:p w14:paraId="033424E8" w14:textId="77777777" w:rsidR="00563069" w:rsidRDefault="00563069" w:rsidP="00CD4451">
      <w:pPr>
        <w:rPr>
          <w:rFonts w:ascii="Times New Roman" w:hAnsi="Times New Roman" w:cs="Times New Roman"/>
          <w:u w:val="single"/>
        </w:rPr>
      </w:pPr>
    </w:p>
    <w:p w14:paraId="75FF4D42" w14:textId="49DDB693" w:rsidR="00572203" w:rsidRDefault="001F5ECB" w:rsidP="001F5ECB">
      <w:pPr>
        <w:rPr>
          <w:rFonts w:ascii="Times New Roman" w:hAnsi="Times New Roman" w:cs="Times New Roman" w:hint="eastAsia"/>
        </w:rPr>
      </w:pPr>
      <w:r w:rsidRPr="001F5ECB">
        <w:rPr>
          <w:rFonts w:ascii="Times New Roman" w:hAnsi="Times New Roman" w:cs="Times New Roman"/>
        </w:rPr>
        <w:t xml:space="preserve">Camacho et al. </w:t>
      </w:r>
      <w:r>
        <w:rPr>
          <w:rFonts w:ascii="Times New Roman" w:hAnsi="Times New Roman" w:cs="Times New Roman" w:hint="eastAsia"/>
        </w:rPr>
        <w:t>did</w:t>
      </w:r>
      <w:r w:rsidRPr="001F5ECB">
        <w:rPr>
          <w:rFonts w:ascii="Times New Roman" w:hAnsi="Times New Roman" w:cs="Times New Roman"/>
        </w:rPr>
        <w:t xml:space="preserve"> a review of the research on alleviating the cold start problem with social network data,</w:t>
      </w:r>
      <w:r w:rsidR="00572203">
        <w:rPr>
          <w:rFonts w:ascii="Times New Roman" w:hAnsi="Times New Roman" w:cs="Times New Roman" w:hint="eastAsia"/>
        </w:rPr>
        <w:t xml:space="preserve"> and</w:t>
      </w:r>
      <w:r w:rsidR="00572203" w:rsidRPr="00572203">
        <w:rPr>
          <w:rFonts w:ascii="Times New Roman" w:hAnsi="Times New Roman" w:cs="Times New Roman"/>
        </w:rPr>
        <w:t xml:space="preserve"> scored articles based on whether social network information was used to alleviate the cold start problem of </w:t>
      </w:r>
      <w:r w:rsidR="00572203">
        <w:rPr>
          <w:rFonts w:ascii="Times New Roman" w:hAnsi="Times New Roman" w:cs="Times New Roman"/>
        </w:rPr>
        <w:t>Collaborative-Filtering</w:t>
      </w:r>
      <w:r w:rsidR="00572203" w:rsidRPr="00572203">
        <w:rPr>
          <w:rFonts w:ascii="Times New Roman" w:hAnsi="Times New Roman" w:cs="Times New Roman"/>
        </w:rPr>
        <w:t xml:space="preserve">-based </w:t>
      </w:r>
      <w:r w:rsidR="00572203">
        <w:rPr>
          <w:rFonts w:ascii="Times New Roman" w:hAnsi="Times New Roman" w:cs="Times New Roman"/>
        </w:rPr>
        <w:t>recommender systems</w:t>
      </w:r>
      <w:r w:rsidR="00572203">
        <w:rPr>
          <w:rFonts w:ascii="Times New Roman" w:hAnsi="Times New Roman" w:cs="Times New Roman"/>
        </w:rPr>
        <w:fldChar w:fldCharType="begin"/>
      </w:r>
      <w:r w:rsidR="00572203">
        <w:rPr>
          <w:rFonts w:ascii="Times New Roman" w:hAnsi="Times New Roman" w:cs="Times New Roman"/>
        </w:rPr>
        <w:instrText xml:space="preserve"> ADDIN ZOTERO_ITEM CSL_CITATION {"citationID":"kKcUbyJh","properties":{"formattedCitation":"[36]","plainCitation":"[36]","noteIndex":0},"citationItems":[{"id":303,"uris":["http://zotero.org/users/local/rn9EKYSP/items/G4A8PV6R"],"uri":["http://zotero.org/users/local/rn9EKYSP/items/G4A8PV6R"],"itemData":{"id":303,"type":"article-journal","abstract":"Recommender Systems are currently highly relevant for helping users deal with the information overload they suﬀer from the large volume of data on the web, and automatically suggest the most appropriate items that meet users needs. However, in cases in which a user is new to Recommender System, the system cannot recommend items that are relevant to her/him because of lack of previous information about the user and/or the user-item rating history that helps to determine the users preferences. This problem is known as cold-start, which remains open because it does not have a ﬁnal solution. Social networks have been employed as a good source of information to determine users preferences to mitigate the cold-start problem. This paper presents the results of a Systematic Literature Review on Collaborative Filtering-based Recommender System that uses social network data to mitigate the cold-start problem. This Systematic Literature Review compiled the papers published between 2011–2017, to select the most recent studies in the area. Each selected paper was evaluated and classiﬁed according to the depth which social networks used to mitigate the cold-start problem. The ﬁnal results show that there are several publications that use the information of the social networks within the Recommender System; however, few research papers currently use this data to mitigate the coldstart problem.","container-title":"Information Processing &amp; Management","DOI":"10.1016/j.ipm.2018.03.004","ISSN":"03064573","issue":"4","journalAbbreviation":"Information Processing &amp; Management","language":"en","page":"529-544","source":"DOI.org (Crossref)","title":"Social network data to alleviate cold-start in recommender system: A systematic review","title-short":"Social network data to alleviate cold-start in recommender system","volume":"54","author":[{"family":"Gonzalez Camacho","given":"Lesly Alejandra"},{"family":"Alves-Souza","given":"Solange Nice"}],"issued":{"date-parts":[["2018",7]]}}}],"schema":"https://github.com/citation-style-language/schema/raw/master/csl-citation.json"} </w:instrText>
      </w:r>
      <w:r w:rsidR="00572203">
        <w:rPr>
          <w:rFonts w:ascii="Times New Roman" w:hAnsi="Times New Roman" w:cs="Times New Roman"/>
        </w:rPr>
        <w:fldChar w:fldCharType="separate"/>
      </w:r>
      <w:r w:rsidR="00572203" w:rsidRPr="00572203">
        <w:rPr>
          <w:rFonts w:ascii="Times New Roman" w:hAnsi="Times New Roman" w:cs="Times New Roman"/>
        </w:rPr>
        <w:t>[36]</w:t>
      </w:r>
      <w:r w:rsidR="00572203">
        <w:rPr>
          <w:rFonts w:ascii="Times New Roman" w:hAnsi="Times New Roman" w:cs="Times New Roman"/>
        </w:rPr>
        <w:fldChar w:fldCharType="end"/>
      </w:r>
      <w:r w:rsidR="00572203" w:rsidRPr="00572203">
        <w:rPr>
          <w:rFonts w:ascii="Times New Roman" w:hAnsi="Times New Roman" w:cs="Times New Roman"/>
        </w:rPr>
        <w:t>.</w:t>
      </w:r>
    </w:p>
    <w:p w14:paraId="745D14FB" w14:textId="77777777" w:rsidR="00880A68" w:rsidRDefault="00880A68" w:rsidP="00CD4451">
      <w:pPr>
        <w:rPr>
          <w:rFonts w:ascii="Times New Roman" w:hAnsi="Times New Roman" w:cs="Times New Roman" w:hint="eastAsia"/>
          <w:u w:val="single"/>
        </w:rPr>
      </w:pPr>
    </w:p>
    <w:p w14:paraId="03AD56D1" w14:textId="2BE83A90" w:rsidR="003D1E63" w:rsidRDefault="003D1E63" w:rsidP="00CD4451">
      <w:pPr>
        <w:rPr>
          <w:rFonts w:ascii="Times New Roman" w:hAnsi="Times New Roman" w:cs="Times New Roman"/>
          <w:u w:val="single"/>
        </w:rPr>
      </w:pPr>
    </w:p>
    <w:p w14:paraId="071B7E59" w14:textId="77777777" w:rsidR="003D1E63" w:rsidRPr="003D1E63" w:rsidRDefault="003D1E63" w:rsidP="00CD4451">
      <w:pPr>
        <w:rPr>
          <w:rFonts w:ascii="Times New Roman" w:hAnsi="Times New Roman" w:cs="Times New Roman" w:hint="eastAsia"/>
          <w:u w:val="single"/>
        </w:rPr>
      </w:pPr>
    </w:p>
    <w:p w14:paraId="5BFB3711" w14:textId="39CBF2B9" w:rsidR="00DD0C96" w:rsidRDefault="00DD0C96" w:rsidP="00CD4451">
      <w:pPr>
        <w:rPr>
          <w:rFonts w:ascii="Times New Roman" w:hAnsi="Times New Roman" w:cs="Times New Roman" w:hint="eastAsia"/>
          <w:b/>
          <w:bCs/>
        </w:rPr>
      </w:pPr>
    </w:p>
    <w:p w14:paraId="12E3C507" w14:textId="77777777" w:rsidR="00577482" w:rsidRDefault="00577482" w:rsidP="00CD4451">
      <w:pPr>
        <w:rPr>
          <w:rFonts w:ascii="Times New Roman" w:hAnsi="Times New Roman" w:cs="Times New Roman"/>
          <w:b/>
          <w:bCs/>
        </w:rPr>
      </w:pPr>
    </w:p>
    <w:p w14:paraId="04845956" w14:textId="7B0F3F73" w:rsidR="00577482" w:rsidRPr="00577482" w:rsidRDefault="00577482" w:rsidP="00577482">
      <w:pPr>
        <w:outlineLvl w:val="0"/>
        <w:rPr>
          <w:rFonts w:ascii="Times New Roman" w:hAnsi="Times New Roman" w:cs="Times New Roman"/>
          <w:b/>
          <w:bCs/>
        </w:rPr>
      </w:pPr>
      <w:bookmarkStart w:id="19" w:name="_Toc62671741"/>
      <w:r w:rsidRPr="00577482">
        <w:rPr>
          <w:rFonts w:ascii="Times New Roman" w:hAnsi="Times New Roman" w:cs="Times New Roman" w:hint="eastAsia"/>
          <w:b/>
          <w:bCs/>
        </w:rPr>
        <w:t>R</w:t>
      </w:r>
      <w:r w:rsidRPr="00577482">
        <w:rPr>
          <w:rFonts w:ascii="Times New Roman" w:hAnsi="Times New Roman" w:cs="Times New Roman"/>
          <w:b/>
          <w:bCs/>
        </w:rPr>
        <w:t>eference</w:t>
      </w:r>
      <w:bookmarkEnd w:id="19"/>
    </w:p>
    <w:p w14:paraId="4E8EBF9B" w14:textId="77777777" w:rsidR="00572203" w:rsidRPr="00572203" w:rsidRDefault="00577482" w:rsidP="00572203">
      <w:pPr>
        <w:pStyle w:val="a9"/>
        <w:rPr>
          <w:rFonts w:ascii="Times New Roman" w:hAnsi="Times New Roman" w:cs="Times New Roman"/>
        </w:rPr>
      </w:pPr>
      <w:r>
        <w:rPr>
          <w:b/>
          <w:bCs/>
        </w:rPr>
        <w:fldChar w:fldCharType="begin"/>
      </w:r>
      <w:r>
        <w:rPr>
          <w:b/>
          <w:bCs/>
        </w:rPr>
        <w:instrText xml:space="preserve"> ADDIN ZOTERO_BIBL {"uncited":[],"omitted":[],"custom":[]} CSL_BIBLIOGRAPHY </w:instrText>
      </w:r>
      <w:r>
        <w:rPr>
          <w:b/>
          <w:bCs/>
        </w:rPr>
        <w:fldChar w:fldCharType="separate"/>
      </w:r>
      <w:r w:rsidR="00572203" w:rsidRPr="00572203">
        <w:rPr>
          <w:rFonts w:ascii="Times New Roman" w:hAnsi="Times New Roman" w:cs="Times New Roman"/>
        </w:rPr>
        <w:t>[1]</w:t>
      </w:r>
      <w:r w:rsidR="00572203" w:rsidRPr="00572203">
        <w:rPr>
          <w:rFonts w:ascii="Times New Roman" w:hAnsi="Times New Roman" w:cs="Times New Roman"/>
        </w:rPr>
        <w:tab/>
        <w:t xml:space="preserve">S. M. M. </w:t>
      </w:r>
      <w:proofErr w:type="spellStart"/>
      <w:r w:rsidR="00572203" w:rsidRPr="00572203">
        <w:rPr>
          <w:rFonts w:ascii="Times New Roman" w:hAnsi="Times New Roman" w:cs="Times New Roman"/>
        </w:rPr>
        <w:t>Rubiano</w:t>
      </w:r>
      <w:proofErr w:type="spellEnd"/>
      <w:r w:rsidR="00572203" w:rsidRPr="00572203">
        <w:rPr>
          <w:rFonts w:ascii="Times New Roman" w:hAnsi="Times New Roman" w:cs="Times New Roman"/>
        </w:rPr>
        <w:t xml:space="preserve"> and J. A. D. Garcia, ‘Formulation of a predictive model for academic performance based on students’ academic and demographic data’, in </w:t>
      </w:r>
      <w:r w:rsidR="00572203" w:rsidRPr="00572203">
        <w:rPr>
          <w:rFonts w:ascii="Times New Roman" w:hAnsi="Times New Roman" w:cs="Times New Roman"/>
          <w:i/>
          <w:iCs/>
        </w:rPr>
        <w:t>2015 IEEE Frontiers in Education Conference (FIE)</w:t>
      </w:r>
      <w:r w:rsidR="00572203" w:rsidRPr="00572203">
        <w:rPr>
          <w:rFonts w:ascii="Times New Roman" w:hAnsi="Times New Roman" w:cs="Times New Roman"/>
        </w:rPr>
        <w:t>, 2015, pp. 1–7.</w:t>
      </w:r>
    </w:p>
    <w:p w14:paraId="555985C2"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w:t>
      </w:r>
      <w:r w:rsidRPr="00572203">
        <w:rPr>
          <w:rFonts w:ascii="Times New Roman" w:hAnsi="Times New Roman" w:cs="Times New Roman"/>
        </w:rPr>
        <w:tab/>
        <w:t xml:space="preserve">B. </w:t>
      </w:r>
      <w:proofErr w:type="spellStart"/>
      <w:r w:rsidRPr="00572203">
        <w:rPr>
          <w:rFonts w:ascii="Times New Roman" w:hAnsi="Times New Roman" w:cs="Times New Roman"/>
        </w:rPr>
        <w:t>Trstenjak</w:t>
      </w:r>
      <w:proofErr w:type="spellEnd"/>
      <w:r w:rsidRPr="00572203">
        <w:rPr>
          <w:rFonts w:ascii="Times New Roman" w:hAnsi="Times New Roman" w:cs="Times New Roman"/>
        </w:rPr>
        <w:t xml:space="preserve"> and D. \</w:t>
      </w:r>
      <w:proofErr w:type="spellStart"/>
      <w:r w:rsidRPr="00572203">
        <w:rPr>
          <w:rFonts w:ascii="Times New Roman" w:hAnsi="Times New Roman" w:cs="Times New Roman"/>
        </w:rPr>
        <w:t>DJonko</w:t>
      </w:r>
      <w:proofErr w:type="spellEnd"/>
      <w:r w:rsidRPr="00572203">
        <w:rPr>
          <w:rFonts w:ascii="Times New Roman" w:hAnsi="Times New Roman" w:cs="Times New Roman"/>
        </w:rPr>
        <w:t xml:space="preserve">, ‘Determining the impact of demographic features in predicting student success in Croatia’, in </w:t>
      </w:r>
      <w:r w:rsidRPr="00572203">
        <w:rPr>
          <w:rFonts w:ascii="Times New Roman" w:hAnsi="Times New Roman" w:cs="Times New Roman"/>
          <w:i/>
          <w:iCs/>
        </w:rPr>
        <w:t>2014 37th International Convention on Information and Communication Technology, Electronics and Microelectronics (MIPRO)</w:t>
      </w:r>
      <w:r w:rsidRPr="00572203">
        <w:rPr>
          <w:rFonts w:ascii="Times New Roman" w:hAnsi="Times New Roman" w:cs="Times New Roman"/>
        </w:rPr>
        <w:t>, 2014, pp. 1222–1227.</w:t>
      </w:r>
    </w:p>
    <w:p w14:paraId="666D4542"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w:t>
      </w:r>
      <w:r w:rsidRPr="00572203">
        <w:rPr>
          <w:rFonts w:ascii="Times New Roman" w:hAnsi="Times New Roman" w:cs="Times New Roman"/>
        </w:rPr>
        <w:tab/>
        <w:t xml:space="preserve">X. Wang, J.-F. Hu, J.-H. Lai, J. Zhang, and W.-S. Zheng, ‘Progressive Teacher-Student Learning for Early Action Prediction’, in </w:t>
      </w:r>
      <w:r w:rsidRPr="00572203">
        <w:rPr>
          <w:rFonts w:ascii="Times New Roman" w:hAnsi="Times New Roman" w:cs="Times New Roman"/>
          <w:i/>
          <w:iCs/>
        </w:rPr>
        <w:t>2019 IEEE/CVF Conference on Computer Vision and Pattern Recognition (CVPR)</w:t>
      </w:r>
      <w:r w:rsidRPr="00572203">
        <w:rPr>
          <w:rFonts w:ascii="Times New Roman" w:hAnsi="Times New Roman" w:cs="Times New Roman"/>
        </w:rPr>
        <w:t xml:space="preserve">, Long Beach, CA, USA, Jun. 2019, pp. 3551–3560, </w:t>
      </w:r>
      <w:proofErr w:type="spellStart"/>
      <w:r w:rsidRPr="00572203">
        <w:rPr>
          <w:rFonts w:ascii="Times New Roman" w:hAnsi="Times New Roman" w:cs="Times New Roman"/>
        </w:rPr>
        <w:t>doi</w:t>
      </w:r>
      <w:proofErr w:type="spellEnd"/>
      <w:r w:rsidRPr="00572203">
        <w:rPr>
          <w:rFonts w:ascii="Times New Roman" w:hAnsi="Times New Roman" w:cs="Times New Roman"/>
        </w:rPr>
        <w:t xml:space="preserve">: </w:t>
      </w:r>
      <w:r w:rsidRPr="00572203">
        <w:rPr>
          <w:rFonts w:ascii="Times New Roman" w:hAnsi="Times New Roman" w:cs="Times New Roman"/>
        </w:rPr>
        <w:lastRenderedPageBreak/>
        <w:t>10.1109/CVPR.2019.00367.</w:t>
      </w:r>
    </w:p>
    <w:p w14:paraId="0906D065"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4]</w:t>
      </w:r>
      <w:r w:rsidRPr="00572203">
        <w:rPr>
          <w:rFonts w:ascii="Times New Roman" w:hAnsi="Times New Roman" w:cs="Times New Roman"/>
        </w:rPr>
        <w:tab/>
        <w:t xml:space="preserve">J. Xu, Y. Han, and D. </w:t>
      </w:r>
      <w:proofErr w:type="spellStart"/>
      <w:r w:rsidRPr="00572203">
        <w:rPr>
          <w:rFonts w:ascii="Times New Roman" w:hAnsi="Times New Roman" w:cs="Times New Roman"/>
        </w:rPr>
        <w:t>Marcu</w:t>
      </w:r>
      <w:proofErr w:type="spellEnd"/>
      <w:r w:rsidRPr="00572203">
        <w:rPr>
          <w:rFonts w:ascii="Times New Roman" w:hAnsi="Times New Roman" w:cs="Times New Roman"/>
        </w:rPr>
        <w:t>, ‘Progressive Prediction of Student Performance in College Programs’, p. 7.</w:t>
      </w:r>
    </w:p>
    <w:p w14:paraId="657556E1"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5]</w:t>
      </w:r>
      <w:r w:rsidRPr="00572203">
        <w:rPr>
          <w:rFonts w:ascii="Times New Roman" w:hAnsi="Times New Roman" w:cs="Times New Roman"/>
        </w:rPr>
        <w:tab/>
        <w:t xml:space="preserve">Y. </w:t>
      </w:r>
      <w:proofErr w:type="spellStart"/>
      <w:r w:rsidRPr="00572203">
        <w:rPr>
          <w:rFonts w:ascii="Times New Roman" w:hAnsi="Times New Roman" w:cs="Times New Roman"/>
        </w:rPr>
        <w:t>Su</w:t>
      </w:r>
      <w:proofErr w:type="spellEnd"/>
      <w:r w:rsidRPr="00572203">
        <w:rPr>
          <w:rFonts w:ascii="Times New Roman" w:hAnsi="Times New Roman" w:cs="Times New Roman"/>
        </w:rPr>
        <w:t xml:space="preserve"> </w:t>
      </w:r>
      <w:r w:rsidRPr="00572203">
        <w:rPr>
          <w:rFonts w:ascii="Times New Roman" w:hAnsi="Times New Roman" w:cs="Times New Roman"/>
          <w:i/>
          <w:iCs/>
        </w:rPr>
        <w:t>et al.</w:t>
      </w:r>
      <w:r w:rsidRPr="00572203">
        <w:rPr>
          <w:rFonts w:ascii="Times New Roman" w:hAnsi="Times New Roman" w:cs="Times New Roman"/>
        </w:rPr>
        <w:t>, ‘Exercise-Enhanced Sequential Modeling for Student Performance Prediction’, p. 9.</w:t>
      </w:r>
    </w:p>
    <w:p w14:paraId="6192EBAC"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6]</w:t>
      </w:r>
      <w:r w:rsidRPr="00572203">
        <w:rPr>
          <w:rFonts w:ascii="Times New Roman" w:hAnsi="Times New Roman" w:cs="Times New Roman"/>
        </w:rPr>
        <w:tab/>
        <w:t xml:space="preserve">C. G. Brinton and M. Chiang, ‘MOOC performance prediction via clickstream data and social learning networks’, in </w:t>
      </w:r>
      <w:r w:rsidRPr="00572203">
        <w:rPr>
          <w:rFonts w:ascii="Times New Roman" w:hAnsi="Times New Roman" w:cs="Times New Roman"/>
          <w:i/>
          <w:iCs/>
        </w:rPr>
        <w:t>2015 IEEE Conference on Computer Communications (INFOCOM)</w:t>
      </w:r>
      <w:r w:rsidRPr="00572203">
        <w:rPr>
          <w:rFonts w:ascii="Times New Roman" w:hAnsi="Times New Roman" w:cs="Times New Roman"/>
        </w:rPr>
        <w:t xml:space="preserve">, Kowloon, Hong Kong, Apr. 2015, pp. 2299–2307, </w:t>
      </w:r>
      <w:proofErr w:type="spellStart"/>
      <w:r w:rsidRPr="00572203">
        <w:rPr>
          <w:rFonts w:ascii="Times New Roman" w:hAnsi="Times New Roman" w:cs="Times New Roman"/>
        </w:rPr>
        <w:t>doi</w:t>
      </w:r>
      <w:proofErr w:type="spellEnd"/>
      <w:r w:rsidRPr="00572203">
        <w:rPr>
          <w:rFonts w:ascii="Times New Roman" w:hAnsi="Times New Roman" w:cs="Times New Roman"/>
        </w:rPr>
        <w:t>: 10.1109/INFOCOM.2015.7218617.</w:t>
      </w:r>
    </w:p>
    <w:p w14:paraId="5C6821F0"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7]</w:t>
      </w:r>
      <w:r w:rsidRPr="00572203">
        <w:rPr>
          <w:rFonts w:ascii="Times New Roman" w:hAnsi="Times New Roman" w:cs="Times New Roman"/>
        </w:rPr>
        <w:tab/>
        <w:t xml:space="preserve">A. S. Lan, C. Studer, and R. G. </w:t>
      </w:r>
      <w:proofErr w:type="spellStart"/>
      <w:r w:rsidRPr="00572203">
        <w:rPr>
          <w:rFonts w:ascii="Times New Roman" w:hAnsi="Times New Roman" w:cs="Times New Roman"/>
        </w:rPr>
        <w:t>Baraniuk</w:t>
      </w:r>
      <w:proofErr w:type="spellEnd"/>
      <w:r w:rsidRPr="00572203">
        <w:rPr>
          <w:rFonts w:ascii="Times New Roman" w:hAnsi="Times New Roman" w:cs="Times New Roman"/>
        </w:rPr>
        <w:t xml:space="preserve">, ‘Time-varying learning and content analytics via sparse factor analysis’, in </w:t>
      </w:r>
      <w:r w:rsidRPr="00572203">
        <w:rPr>
          <w:rFonts w:ascii="Times New Roman" w:hAnsi="Times New Roman" w:cs="Times New Roman"/>
          <w:i/>
          <w:iCs/>
        </w:rPr>
        <w:t>Proceedings of the 20th ACM SIGKDD international conference on Knowledge discovery and data mining</w:t>
      </w:r>
      <w:r w:rsidRPr="00572203">
        <w:rPr>
          <w:rFonts w:ascii="Times New Roman" w:hAnsi="Times New Roman" w:cs="Times New Roman"/>
        </w:rPr>
        <w:t xml:space="preserve">, New York New York USA, Aug. 2014, pp. 452–461, </w:t>
      </w:r>
      <w:proofErr w:type="spellStart"/>
      <w:r w:rsidRPr="00572203">
        <w:rPr>
          <w:rFonts w:ascii="Times New Roman" w:hAnsi="Times New Roman" w:cs="Times New Roman"/>
        </w:rPr>
        <w:t>doi</w:t>
      </w:r>
      <w:proofErr w:type="spellEnd"/>
      <w:r w:rsidRPr="00572203">
        <w:rPr>
          <w:rFonts w:ascii="Times New Roman" w:hAnsi="Times New Roman" w:cs="Times New Roman"/>
        </w:rPr>
        <w:t>: 10.1145/2623330.2623631.</w:t>
      </w:r>
    </w:p>
    <w:p w14:paraId="21EAE914"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8]</w:t>
      </w:r>
      <w:r w:rsidRPr="00572203">
        <w:rPr>
          <w:rFonts w:ascii="Times New Roman" w:hAnsi="Times New Roman" w:cs="Times New Roman"/>
        </w:rPr>
        <w:tab/>
        <w:t xml:space="preserve">T.-Y. Yang, C. G. Brinton, and C. Joe-Wong, ‘Predicting Learner Interactions in Social Learning Networks’, in </w:t>
      </w:r>
      <w:r w:rsidRPr="00572203">
        <w:rPr>
          <w:rFonts w:ascii="Times New Roman" w:hAnsi="Times New Roman" w:cs="Times New Roman"/>
          <w:i/>
          <w:iCs/>
        </w:rPr>
        <w:t>IEEE INFOCOM 2018 - IEEE Conference on Computer Communications</w:t>
      </w:r>
      <w:r w:rsidRPr="00572203">
        <w:rPr>
          <w:rFonts w:ascii="Times New Roman" w:hAnsi="Times New Roman" w:cs="Times New Roman"/>
        </w:rPr>
        <w:t xml:space="preserve">, Honolulu, HI, Apr. 2018, pp. 1322–1330, </w:t>
      </w:r>
      <w:proofErr w:type="spellStart"/>
      <w:r w:rsidRPr="00572203">
        <w:rPr>
          <w:rFonts w:ascii="Times New Roman" w:hAnsi="Times New Roman" w:cs="Times New Roman"/>
        </w:rPr>
        <w:t>doi</w:t>
      </w:r>
      <w:proofErr w:type="spellEnd"/>
      <w:r w:rsidRPr="00572203">
        <w:rPr>
          <w:rFonts w:ascii="Times New Roman" w:hAnsi="Times New Roman" w:cs="Times New Roman"/>
        </w:rPr>
        <w:t>: 10.1109/INFOCOM.2018.8485927.</w:t>
      </w:r>
    </w:p>
    <w:p w14:paraId="4BFC6587"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9]</w:t>
      </w:r>
      <w:r w:rsidRPr="00572203">
        <w:rPr>
          <w:rFonts w:ascii="Times New Roman" w:hAnsi="Times New Roman" w:cs="Times New Roman"/>
        </w:rPr>
        <w:tab/>
        <w:t xml:space="preserve">C. G. Brinton, S. </w:t>
      </w:r>
      <w:proofErr w:type="spellStart"/>
      <w:r w:rsidRPr="00572203">
        <w:rPr>
          <w:rFonts w:ascii="Times New Roman" w:hAnsi="Times New Roman" w:cs="Times New Roman"/>
        </w:rPr>
        <w:t>Buccapatnam</w:t>
      </w:r>
      <w:proofErr w:type="spellEnd"/>
      <w:r w:rsidRPr="00572203">
        <w:rPr>
          <w:rFonts w:ascii="Times New Roman" w:hAnsi="Times New Roman" w:cs="Times New Roman"/>
        </w:rPr>
        <w:t xml:space="preserve">, F. Ming Fai Wong, M. Chiang, and H. V. Poor, ‘Social learning networks: Efficiency optimization for MOOC forums’, in </w:t>
      </w:r>
      <w:r w:rsidRPr="00572203">
        <w:rPr>
          <w:rFonts w:ascii="Times New Roman" w:hAnsi="Times New Roman" w:cs="Times New Roman"/>
          <w:i/>
          <w:iCs/>
        </w:rPr>
        <w:t>IEEE INFOCOM 2016 - The 35th Annual IEEE International Conference on Computer Communications</w:t>
      </w:r>
      <w:r w:rsidRPr="00572203">
        <w:rPr>
          <w:rFonts w:ascii="Times New Roman" w:hAnsi="Times New Roman" w:cs="Times New Roman"/>
        </w:rPr>
        <w:t xml:space="preserve">, San Francisco, CA, Apr. 2016, pp. 1–9, </w:t>
      </w:r>
      <w:proofErr w:type="spellStart"/>
      <w:r w:rsidRPr="00572203">
        <w:rPr>
          <w:rFonts w:ascii="Times New Roman" w:hAnsi="Times New Roman" w:cs="Times New Roman"/>
        </w:rPr>
        <w:t>doi</w:t>
      </w:r>
      <w:proofErr w:type="spellEnd"/>
      <w:r w:rsidRPr="00572203">
        <w:rPr>
          <w:rFonts w:ascii="Times New Roman" w:hAnsi="Times New Roman" w:cs="Times New Roman"/>
        </w:rPr>
        <w:t>: 10.1109/INFOCOM.2016.7524579.</w:t>
      </w:r>
    </w:p>
    <w:p w14:paraId="2CCFCDE7"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0]</w:t>
      </w:r>
      <w:r w:rsidRPr="00572203">
        <w:rPr>
          <w:rFonts w:ascii="Times New Roman" w:hAnsi="Times New Roman" w:cs="Times New Roman"/>
        </w:rPr>
        <w:tab/>
        <w:t xml:space="preserve">C. </w:t>
      </w:r>
      <w:proofErr w:type="spellStart"/>
      <w:r w:rsidRPr="00572203">
        <w:rPr>
          <w:rFonts w:ascii="Times New Roman" w:hAnsi="Times New Roman" w:cs="Times New Roman"/>
        </w:rPr>
        <w:t>Reffay</w:t>
      </w:r>
      <w:proofErr w:type="spellEnd"/>
      <w:r w:rsidRPr="00572203">
        <w:rPr>
          <w:rFonts w:ascii="Times New Roman" w:hAnsi="Times New Roman" w:cs="Times New Roman"/>
        </w:rPr>
        <w:t xml:space="preserve"> and T. </w:t>
      </w:r>
      <w:proofErr w:type="spellStart"/>
      <w:r w:rsidRPr="00572203">
        <w:rPr>
          <w:rFonts w:ascii="Times New Roman" w:hAnsi="Times New Roman" w:cs="Times New Roman"/>
        </w:rPr>
        <w:t>Chanier</w:t>
      </w:r>
      <w:proofErr w:type="spellEnd"/>
      <w:r w:rsidRPr="00572203">
        <w:rPr>
          <w:rFonts w:ascii="Times New Roman" w:hAnsi="Times New Roman" w:cs="Times New Roman"/>
        </w:rPr>
        <w:t xml:space="preserve">, ‘How Social Network Analysis can help to Measure Cohesion in Collaborative Distance-Learning’, in </w:t>
      </w:r>
      <w:r w:rsidRPr="00572203">
        <w:rPr>
          <w:rFonts w:ascii="Times New Roman" w:hAnsi="Times New Roman" w:cs="Times New Roman"/>
          <w:i/>
          <w:iCs/>
        </w:rPr>
        <w:t>Designing for Change in Networked Learning Environments</w:t>
      </w:r>
      <w:r w:rsidRPr="00572203">
        <w:rPr>
          <w:rFonts w:ascii="Times New Roman" w:hAnsi="Times New Roman" w:cs="Times New Roman"/>
        </w:rPr>
        <w:t xml:space="preserve">, B. Wasson, S. </w:t>
      </w:r>
      <w:proofErr w:type="spellStart"/>
      <w:r w:rsidRPr="00572203">
        <w:rPr>
          <w:rFonts w:ascii="Times New Roman" w:hAnsi="Times New Roman" w:cs="Times New Roman"/>
        </w:rPr>
        <w:t>Ludvigsen</w:t>
      </w:r>
      <w:proofErr w:type="spellEnd"/>
      <w:r w:rsidRPr="00572203">
        <w:rPr>
          <w:rFonts w:ascii="Times New Roman" w:hAnsi="Times New Roman" w:cs="Times New Roman"/>
        </w:rPr>
        <w:t>, and U. Hoppe, Eds. Dordrecht: Springer Netherlands, 2003, pp. 343–352.</w:t>
      </w:r>
    </w:p>
    <w:p w14:paraId="3B1AD2F0"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1]</w:t>
      </w:r>
      <w:r w:rsidRPr="00572203">
        <w:rPr>
          <w:rFonts w:ascii="Times New Roman" w:hAnsi="Times New Roman" w:cs="Times New Roman"/>
        </w:rPr>
        <w:tab/>
        <w:t xml:space="preserve">L. Zeng, D. Chen, K. </w:t>
      </w:r>
      <w:proofErr w:type="spellStart"/>
      <w:r w:rsidRPr="00572203">
        <w:rPr>
          <w:rFonts w:ascii="Times New Roman" w:hAnsi="Times New Roman" w:cs="Times New Roman"/>
        </w:rPr>
        <w:t>Xiong</w:t>
      </w:r>
      <w:proofErr w:type="spellEnd"/>
      <w:r w:rsidRPr="00572203">
        <w:rPr>
          <w:rFonts w:ascii="Times New Roman" w:hAnsi="Times New Roman" w:cs="Times New Roman"/>
        </w:rPr>
        <w:t xml:space="preserve">, A. Pang, J. Huang, and L. Zeng, ‘Medical University Students’ Personality and Learning Performance: Learning Burnout as a Mediator’, in </w:t>
      </w:r>
      <w:r w:rsidRPr="00572203">
        <w:rPr>
          <w:rFonts w:ascii="Times New Roman" w:hAnsi="Times New Roman" w:cs="Times New Roman"/>
          <w:i/>
          <w:iCs/>
        </w:rPr>
        <w:t>2015 7th International Conference on Information Technology in Medicine and Education (ITME)</w:t>
      </w:r>
      <w:r w:rsidRPr="00572203">
        <w:rPr>
          <w:rFonts w:ascii="Times New Roman" w:hAnsi="Times New Roman" w:cs="Times New Roman"/>
        </w:rPr>
        <w:t xml:space="preserve">, Huangshan, China, Nov. 2015, pp. 492–495, </w:t>
      </w:r>
      <w:proofErr w:type="spellStart"/>
      <w:r w:rsidRPr="00572203">
        <w:rPr>
          <w:rFonts w:ascii="Times New Roman" w:hAnsi="Times New Roman" w:cs="Times New Roman"/>
        </w:rPr>
        <w:t>doi</w:t>
      </w:r>
      <w:proofErr w:type="spellEnd"/>
      <w:r w:rsidRPr="00572203">
        <w:rPr>
          <w:rFonts w:ascii="Times New Roman" w:hAnsi="Times New Roman" w:cs="Times New Roman"/>
        </w:rPr>
        <w:t>: 10.1109/ITME.2015.143.</w:t>
      </w:r>
    </w:p>
    <w:p w14:paraId="0F1B07A0"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2]</w:t>
      </w:r>
      <w:r w:rsidRPr="00572203">
        <w:rPr>
          <w:rFonts w:ascii="Times New Roman" w:hAnsi="Times New Roman" w:cs="Times New Roman"/>
        </w:rPr>
        <w:tab/>
        <w:t xml:space="preserve">A. Raza, ‘Do Personality Profiles Differ in the Pakistani Software Industry and Academia – A Study’, </w:t>
      </w:r>
      <w:r w:rsidRPr="00572203">
        <w:rPr>
          <w:rFonts w:ascii="Times New Roman" w:hAnsi="Times New Roman" w:cs="Times New Roman"/>
          <w:i/>
          <w:iCs/>
        </w:rPr>
        <w:t xml:space="preserve">Int. J. </w:t>
      </w:r>
      <w:proofErr w:type="spellStart"/>
      <w:r w:rsidRPr="00572203">
        <w:rPr>
          <w:rFonts w:ascii="Times New Roman" w:hAnsi="Times New Roman" w:cs="Times New Roman"/>
          <w:i/>
          <w:iCs/>
        </w:rPr>
        <w:t>Softw</w:t>
      </w:r>
      <w:proofErr w:type="spellEnd"/>
      <w:r w:rsidRPr="00572203">
        <w:rPr>
          <w:rFonts w:ascii="Times New Roman" w:hAnsi="Times New Roman" w:cs="Times New Roman"/>
          <w:i/>
          <w:iCs/>
        </w:rPr>
        <w:t>. Eng.</w:t>
      </w:r>
      <w:r w:rsidRPr="00572203">
        <w:rPr>
          <w:rFonts w:ascii="Times New Roman" w:hAnsi="Times New Roman" w:cs="Times New Roman"/>
        </w:rPr>
        <w:t>, p. 8, 2012.</w:t>
      </w:r>
    </w:p>
    <w:p w14:paraId="1B002EB6"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3]</w:t>
      </w:r>
      <w:r w:rsidRPr="00572203">
        <w:rPr>
          <w:rFonts w:ascii="Times New Roman" w:hAnsi="Times New Roman" w:cs="Times New Roman"/>
        </w:rPr>
        <w:tab/>
        <w:t>‘The effect of personality and learning styles on individual and collaborative learning: Obtaining criteria for adaptation’, p. 6, 2017.</w:t>
      </w:r>
    </w:p>
    <w:p w14:paraId="710CCEAF"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4]</w:t>
      </w:r>
      <w:r w:rsidRPr="00572203">
        <w:rPr>
          <w:rFonts w:ascii="Times New Roman" w:hAnsi="Times New Roman" w:cs="Times New Roman"/>
        </w:rPr>
        <w:tab/>
        <w:t>L. Pan, X. Wang, C. Li, J. Li, and J. Tang, ‘Course Concept Extraction in MOOCs via Embedding-Based Graph Propagation’, p. 10.</w:t>
      </w:r>
    </w:p>
    <w:p w14:paraId="13621639"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5]</w:t>
      </w:r>
      <w:r w:rsidRPr="00572203">
        <w:rPr>
          <w:rFonts w:ascii="Times New Roman" w:hAnsi="Times New Roman" w:cs="Times New Roman"/>
        </w:rPr>
        <w:tab/>
        <w:t xml:space="preserve">C. </w:t>
      </w:r>
      <w:proofErr w:type="spellStart"/>
      <w:r w:rsidRPr="00572203">
        <w:rPr>
          <w:rFonts w:ascii="Times New Roman" w:hAnsi="Times New Roman" w:cs="Times New Roman"/>
        </w:rPr>
        <w:t>Piech</w:t>
      </w:r>
      <w:proofErr w:type="spellEnd"/>
      <w:r w:rsidRPr="00572203">
        <w:rPr>
          <w:rFonts w:ascii="Times New Roman" w:hAnsi="Times New Roman" w:cs="Times New Roman"/>
        </w:rPr>
        <w:t xml:space="preserve"> </w:t>
      </w:r>
      <w:r w:rsidRPr="00572203">
        <w:rPr>
          <w:rFonts w:ascii="Times New Roman" w:hAnsi="Times New Roman" w:cs="Times New Roman"/>
          <w:i/>
          <w:iCs/>
        </w:rPr>
        <w:t>et al.</w:t>
      </w:r>
      <w:r w:rsidRPr="00572203">
        <w:rPr>
          <w:rFonts w:ascii="Times New Roman" w:hAnsi="Times New Roman" w:cs="Times New Roman"/>
        </w:rPr>
        <w:t>, ‘Deep Knowledge Tracing’, p. 9.</w:t>
      </w:r>
    </w:p>
    <w:p w14:paraId="34FB4BEB"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6]</w:t>
      </w:r>
      <w:r w:rsidRPr="00572203">
        <w:rPr>
          <w:rFonts w:ascii="Times New Roman" w:hAnsi="Times New Roman" w:cs="Times New Roman"/>
        </w:rPr>
        <w:tab/>
        <w:t xml:space="preserve">Y. Cao </w:t>
      </w:r>
      <w:r w:rsidRPr="00572203">
        <w:rPr>
          <w:rFonts w:ascii="Times New Roman" w:hAnsi="Times New Roman" w:cs="Times New Roman"/>
          <w:i/>
          <w:iCs/>
        </w:rPr>
        <w:t>et al.</w:t>
      </w:r>
      <w:r w:rsidRPr="00572203">
        <w:rPr>
          <w:rFonts w:ascii="Times New Roman" w:hAnsi="Times New Roman" w:cs="Times New Roman"/>
        </w:rPr>
        <w:t xml:space="preserve">, ‘Orderliness predicts academic performance: </w:t>
      </w:r>
      <w:proofErr w:type="spellStart"/>
      <w:r w:rsidRPr="00572203">
        <w:rPr>
          <w:rFonts w:ascii="Times New Roman" w:hAnsi="Times New Roman" w:cs="Times New Roman"/>
        </w:rPr>
        <w:t>behavioural</w:t>
      </w:r>
      <w:proofErr w:type="spellEnd"/>
      <w:r w:rsidRPr="00572203">
        <w:rPr>
          <w:rFonts w:ascii="Times New Roman" w:hAnsi="Times New Roman" w:cs="Times New Roman"/>
        </w:rPr>
        <w:t xml:space="preserve"> analysis on campus lifestyle’, </w:t>
      </w:r>
      <w:r w:rsidRPr="00572203">
        <w:rPr>
          <w:rFonts w:ascii="Times New Roman" w:hAnsi="Times New Roman" w:cs="Times New Roman"/>
          <w:i/>
          <w:iCs/>
        </w:rPr>
        <w:t>J. R. Soc. Interface</w:t>
      </w:r>
      <w:r w:rsidRPr="00572203">
        <w:rPr>
          <w:rFonts w:ascii="Times New Roman" w:hAnsi="Times New Roman" w:cs="Times New Roman"/>
        </w:rPr>
        <w:t xml:space="preserve">, vol. 15, no. 146, p. 20180210, Sep. 2018, </w:t>
      </w:r>
      <w:proofErr w:type="spellStart"/>
      <w:r w:rsidRPr="00572203">
        <w:rPr>
          <w:rFonts w:ascii="Times New Roman" w:hAnsi="Times New Roman" w:cs="Times New Roman"/>
        </w:rPr>
        <w:t>doi</w:t>
      </w:r>
      <w:proofErr w:type="spellEnd"/>
      <w:r w:rsidRPr="00572203">
        <w:rPr>
          <w:rFonts w:ascii="Times New Roman" w:hAnsi="Times New Roman" w:cs="Times New Roman"/>
        </w:rPr>
        <w:t>: 10.1098/rsif.2018.0210.</w:t>
      </w:r>
    </w:p>
    <w:p w14:paraId="279C4D97"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7]</w:t>
      </w:r>
      <w:r w:rsidRPr="00572203">
        <w:rPr>
          <w:rFonts w:ascii="Times New Roman" w:hAnsi="Times New Roman" w:cs="Times New Roman"/>
        </w:rPr>
        <w:tab/>
        <w:t xml:space="preserve">J. Park, K. </w:t>
      </w:r>
      <w:proofErr w:type="spellStart"/>
      <w:r w:rsidRPr="00572203">
        <w:rPr>
          <w:rFonts w:ascii="Times New Roman" w:hAnsi="Times New Roman" w:cs="Times New Roman"/>
        </w:rPr>
        <w:t>Denaro</w:t>
      </w:r>
      <w:proofErr w:type="spellEnd"/>
      <w:r w:rsidRPr="00572203">
        <w:rPr>
          <w:rFonts w:ascii="Times New Roman" w:hAnsi="Times New Roman" w:cs="Times New Roman"/>
        </w:rPr>
        <w:t xml:space="preserve">, F. Rodriguez, P. Smyth, and M. </w:t>
      </w:r>
      <w:proofErr w:type="spellStart"/>
      <w:r w:rsidRPr="00572203">
        <w:rPr>
          <w:rFonts w:ascii="Times New Roman" w:hAnsi="Times New Roman" w:cs="Times New Roman"/>
        </w:rPr>
        <w:t>Warschauer</w:t>
      </w:r>
      <w:proofErr w:type="spellEnd"/>
      <w:r w:rsidRPr="00572203">
        <w:rPr>
          <w:rFonts w:ascii="Times New Roman" w:hAnsi="Times New Roman" w:cs="Times New Roman"/>
        </w:rPr>
        <w:t xml:space="preserve">, ‘Detecting changes in student behavior from clickstream data’, in </w:t>
      </w:r>
      <w:r w:rsidRPr="00572203">
        <w:rPr>
          <w:rFonts w:ascii="Times New Roman" w:hAnsi="Times New Roman" w:cs="Times New Roman"/>
          <w:i/>
          <w:iCs/>
        </w:rPr>
        <w:t>Proceedings of the Seventh International Learning Analytics &amp; Knowledge Conference</w:t>
      </w:r>
      <w:r w:rsidRPr="00572203">
        <w:rPr>
          <w:rFonts w:ascii="Times New Roman" w:hAnsi="Times New Roman" w:cs="Times New Roman"/>
        </w:rPr>
        <w:t xml:space="preserve">, Vancouver British Columbia Canada, Mar. 2017, pp. 21–30, </w:t>
      </w:r>
      <w:proofErr w:type="spellStart"/>
      <w:r w:rsidRPr="00572203">
        <w:rPr>
          <w:rFonts w:ascii="Times New Roman" w:hAnsi="Times New Roman" w:cs="Times New Roman"/>
        </w:rPr>
        <w:t>doi</w:t>
      </w:r>
      <w:proofErr w:type="spellEnd"/>
      <w:r w:rsidRPr="00572203">
        <w:rPr>
          <w:rFonts w:ascii="Times New Roman" w:hAnsi="Times New Roman" w:cs="Times New Roman"/>
        </w:rPr>
        <w:t>: 10.1145/3027385.3027430.</w:t>
      </w:r>
    </w:p>
    <w:p w14:paraId="32595DD1"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8]</w:t>
      </w:r>
      <w:r w:rsidRPr="00572203">
        <w:rPr>
          <w:rFonts w:ascii="Times New Roman" w:hAnsi="Times New Roman" w:cs="Times New Roman"/>
        </w:rPr>
        <w:tab/>
        <w:t xml:space="preserve">J. </w:t>
      </w:r>
      <w:proofErr w:type="spellStart"/>
      <w:r w:rsidRPr="00572203">
        <w:rPr>
          <w:rFonts w:ascii="Times New Roman" w:hAnsi="Times New Roman" w:cs="Times New Roman"/>
        </w:rPr>
        <w:t>Qiu</w:t>
      </w:r>
      <w:proofErr w:type="spellEnd"/>
      <w:r w:rsidRPr="00572203">
        <w:rPr>
          <w:rFonts w:ascii="Times New Roman" w:hAnsi="Times New Roman" w:cs="Times New Roman"/>
        </w:rPr>
        <w:t xml:space="preserve"> </w:t>
      </w:r>
      <w:r w:rsidRPr="00572203">
        <w:rPr>
          <w:rFonts w:ascii="Times New Roman" w:hAnsi="Times New Roman" w:cs="Times New Roman"/>
          <w:i/>
          <w:iCs/>
        </w:rPr>
        <w:t>et al.</w:t>
      </w:r>
      <w:r w:rsidRPr="00572203">
        <w:rPr>
          <w:rFonts w:ascii="Times New Roman" w:hAnsi="Times New Roman" w:cs="Times New Roman"/>
        </w:rPr>
        <w:t xml:space="preserve">, ‘Modeling and Predicting Learning Behavior in MOOCs’, in </w:t>
      </w:r>
      <w:r w:rsidRPr="00572203">
        <w:rPr>
          <w:rFonts w:ascii="Times New Roman" w:hAnsi="Times New Roman" w:cs="Times New Roman"/>
          <w:i/>
          <w:iCs/>
        </w:rPr>
        <w:t>Proceedings of the Ninth ACM International Conference on Web Search and Data Mining</w:t>
      </w:r>
      <w:r w:rsidRPr="00572203">
        <w:rPr>
          <w:rFonts w:ascii="Times New Roman" w:hAnsi="Times New Roman" w:cs="Times New Roman"/>
        </w:rPr>
        <w:t xml:space="preserve">, San Francisco </w:t>
      </w:r>
      <w:r w:rsidRPr="00572203">
        <w:rPr>
          <w:rFonts w:ascii="Times New Roman" w:hAnsi="Times New Roman" w:cs="Times New Roman"/>
        </w:rPr>
        <w:lastRenderedPageBreak/>
        <w:t xml:space="preserve">California USA, Feb. 2016, pp. 93–102, </w:t>
      </w:r>
      <w:proofErr w:type="spellStart"/>
      <w:r w:rsidRPr="00572203">
        <w:rPr>
          <w:rFonts w:ascii="Times New Roman" w:hAnsi="Times New Roman" w:cs="Times New Roman"/>
        </w:rPr>
        <w:t>doi</w:t>
      </w:r>
      <w:proofErr w:type="spellEnd"/>
      <w:r w:rsidRPr="00572203">
        <w:rPr>
          <w:rFonts w:ascii="Times New Roman" w:hAnsi="Times New Roman" w:cs="Times New Roman"/>
        </w:rPr>
        <w:t>: 10.1145/2835776.2835842.</w:t>
      </w:r>
    </w:p>
    <w:p w14:paraId="2970EB1A"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19]</w:t>
      </w:r>
      <w:r w:rsidRPr="00572203">
        <w:rPr>
          <w:rFonts w:ascii="Times New Roman" w:hAnsi="Times New Roman" w:cs="Times New Roman"/>
        </w:rPr>
        <w:tab/>
        <w:t xml:space="preserve">S. Tomkins, A. Ramesh, and L. </w:t>
      </w:r>
      <w:proofErr w:type="spellStart"/>
      <w:r w:rsidRPr="00572203">
        <w:rPr>
          <w:rFonts w:ascii="Times New Roman" w:hAnsi="Times New Roman" w:cs="Times New Roman"/>
        </w:rPr>
        <w:t>Getoor</w:t>
      </w:r>
      <w:proofErr w:type="spellEnd"/>
      <w:r w:rsidRPr="00572203">
        <w:rPr>
          <w:rFonts w:ascii="Times New Roman" w:hAnsi="Times New Roman" w:cs="Times New Roman"/>
        </w:rPr>
        <w:t>, ‘Predicting Post-Test Performance from Online Student Behavior: A High School MOOC Case Study’, p. 8.</w:t>
      </w:r>
    </w:p>
    <w:p w14:paraId="6BF8058E"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0]</w:t>
      </w:r>
      <w:r w:rsidRPr="00572203">
        <w:rPr>
          <w:rFonts w:ascii="Times New Roman" w:hAnsi="Times New Roman" w:cs="Times New Roman"/>
        </w:rPr>
        <w:tab/>
        <w:t xml:space="preserve">T.-Y. Yang, C. G. Brinton, C. Joe-Wong, and M. Chiang, ‘Behavior-Based Grade Prediction for MOOCs via Time Series Neural Networks’, </w:t>
      </w:r>
      <w:r w:rsidRPr="00572203">
        <w:rPr>
          <w:rFonts w:ascii="Times New Roman" w:hAnsi="Times New Roman" w:cs="Times New Roman"/>
          <w:i/>
          <w:iCs/>
        </w:rPr>
        <w:t>IEEE J. Sel. Top. Signal Process.</w:t>
      </w:r>
      <w:r w:rsidRPr="00572203">
        <w:rPr>
          <w:rFonts w:ascii="Times New Roman" w:hAnsi="Times New Roman" w:cs="Times New Roman"/>
        </w:rPr>
        <w:t xml:space="preserve">, pp. 1–1, 2017, </w:t>
      </w:r>
      <w:proofErr w:type="spellStart"/>
      <w:r w:rsidRPr="00572203">
        <w:rPr>
          <w:rFonts w:ascii="Times New Roman" w:hAnsi="Times New Roman" w:cs="Times New Roman"/>
        </w:rPr>
        <w:t>doi</w:t>
      </w:r>
      <w:proofErr w:type="spellEnd"/>
      <w:r w:rsidRPr="00572203">
        <w:rPr>
          <w:rFonts w:ascii="Times New Roman" w:hAnsi="Times New Roman" w:cs="Times New Roman"/>
        </w:rPr>
        <w:t>: 10.1109/JSTSP.2017.2700227.</w:t>
      </w:r>
    </w:p>
    <w:p w14:paraId="24FA12DF"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1]</w:t>
      </w:r>
      <w:r w:rsidRPr="00572203">
        <w:rPr>
          <w:rFonts w:ascii="Times New Roman" w:hAnsi="Times New Roman" w:cs="Times New Roman"/>
        </w:rPr>
        <w:tab/>
        <w:t xml:space="preserve">Z. A. </w:t>
      </w:r>
      <w:proofErr w:type="spellStart"/>
      <w:r w:rsidRPr="00572203">
        <w:rPr>
          <w:rFonts w:ascii="Times New Roman" w:hAnsi="Times New Roman" w:cs="Times New Roman"/>
        </w:rPr>
        <w:t>Pardos</w:t>
      </w:r>
      <w:proofErr w:type="spellEnd"/>
      <w:r w:rsidRPr="00572203">
        <w:rPr>
          <w:rFonts w:ascii="Times New Roman" w:hAnsi="Times New Roman" w:cs="Times New Roman"/>
        </w:rPr>
        <w:t xml:space="preserve"> and N. T. Heffernan, ‘Using HMMs and bagged decision trees to leverage rich features of user and skill from an intelligent tutoring system dataset’, p. 16.</w:t>
      </w:r>
    </w:p>
    <w:p w14:paraId="28B2B946"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2]</w:t>
      </w:r>
      <w:r w:rsidRPr="00572203">
        <w:rPr>
          <w:rFonts w:ascii="Times New Roman" w:hAnsi="Times New Roman" w:cs="Times New Roman"/>
        </w:rPr>
        <w:tab/>
        <w:t xml:space="preserve">Y. Meier, J. Xu, O. </w:t>
      </w:r>
      <w:proofErr w:type="spellStart"/>
      <w:r w:rsidRPr="00572203">
        <w:rPr>
          <w:rFonts w:ascii="Times New Roman" w:hAnsi="Times New Roman" w:cs="Times New Roman"/>
        </w:rPr>
        <w:t>Atan</w:t>
      </w:r>
      <w:proofErr w:type="spellEnd"/>
      <w:r w:rsidRPr="00572203">
        <w:rPr>
          <w:rFonts w:ascii="Times New Roman" w:hAnsi="Times New Roman" w:cs="Times New Roman"/>
        </w:rPr>
        <w:t xml:space="preserve">, and M. van der </w:t>
      </w:r>
      <w:proofErr w:type="spellStart"/>
      <w:r w:rsidRPr="00572203">
        <w:rPr>
          <w:rFonts w:ascii="Times New Roman" w:hAnsi="Times New Roman" w:cs="Times New Roman"/>
        </w:rPr>
        <w:t>Schaar</w:t>
      </w:r>
      <w:proofErr w:type="spellEnd"/>
      <w:r w:rsidRPr="00572203">
        <w:rPr>
          <w:rFonts w:ascii="Times New Roman" w:hAnsi="Times New Roman" w:cs="Times New Roman"/>
        </w:rPr>
        <w:t xml:space="preserve">, ‘Predicting Grades’, </w:t>
      </w:r>
      <w:r w:rsidRPr="00572203">
        <w:rPr>
          <w:rFonts w:ascii="Times New Roman" w:hAnsi="Times New Roman" w:cs="Times New Roman"/>
          <w:i/>
          <w:iCs/>
        </w:rPr>
        <w:t>IEEE Trans. Signal Process.</w:t>
      </w:r>
      <w:r w:rsidRPr="00572203">
        <w:rPr>
          <w:rFonts w:ascii="Times New Roman" w:hAnsi="Times New Roman" w:cs="Times New Roman"/>
        </w:rPr>
        <w:t xml:space="preserve">, vol. 64, no. 4, pp. 959–972, Feb. 2016, </w:t>
      </w:r>
      <w:proofErr w:type="spellStart"/>
      <w:r w:rsidRPr="00572203">
        <w:rPr>
          <w:rFonts w:ascii="Times New Roman" w:hAnsi="Times New Roman" w:cs="Times New Roman"/>
        </w:rPr>
        <w:t>doi</w:t>
      </w:r>
      <w:proofErr w:type="spellEnd"/>
      <w:r w:rsidRPr="00572203">
        <w:rPr>
          <w:rFonts w:ascii="Times New Roman" w:hAnsi="Times New Roman" w:cs="Times New Roman"/>
        </w:rPr>
        <w:t>: 10.1109/TSP.2015.2496278.</w:t>
      </w:r>
    </w:p>
    <w:p w14:paraId="6B7A781C"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3]</w:t>
      </w:r>
      <w:r w:rsidRPr="00572203">
        <w:rPr>
          <w:rFonts w:ascii="Times New Roman" w:hAnsi="Times New Roman" w:cs="Times New Roman"/>
        </w:rPr>
        <w:tab/>
        <w:t>N. Thai-Nghe, T. Horvath, and L. Schmidt-</w:t>
      </w:r>
      <w:proofErr w:type="spellStart"/>
      <w:r w:rsidRPr="00572203">
        <w:rPr>
          <w:rFonts w:ascii="Times New Roman" w:hAnsi="Times New Roman" w:cs="Times New Roman"/>
        </w:rPr>
        <w:t>Thieme</w:t>
      </w:r>
      <w:proofErr w:type="spellEnd"/>
      <w:r w:rsidRPr="00572203">
        <w:rPr>
          <w:rFonts w:ascii="Times New Roman" w:hAnsi="Times New Roman" w:cs="Times New Roman"/>
        </w:rPr>
        <w:t>, ‘Factorization Models for Forecasting Student Performance’, p. 11.</w:t>
      </w:r>
    </w:p>
    <w:p w14:paraId="545EC787"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4]</w:t>
      </w:r>
      <w:r w:rsidRPr="00572203">
        <w:rPr>
          <w:rFonts w:ascii="Times New Roman" w:hAnsi="Times New Roman" w:cs="Times New Roman"/>
        </w:rPr>
        <w:tab/>
        <w:t xml:space="preserve">C. Romero, M.-I. López, J.-M. Luna, and S. Ventura, ‘Predicting students’ final performance from participation in on-line discussion forums’, </w:t>
      </w:r>
      <w:proofErr w:type="spellStart"/>
      <w:r w:rsidRPr="00572203">
        <w:rPr>
          <w:rFonts w:ascii="Times New Roman" w:hAnsi="Times New Roman" w:cs="Times New Roman"/>
          <w:i/>
          <w:iCs/>
        </w:rPr>
        <w:t>Comput</w:t>
      </w:r>
      <w:proofErr w:type="spellEnd"/>
      <w:r w:rsidRPr="00572203">
        <w:rPr>
          <w:rFonts w:ascii="Times New Roman" w:hAnsi="Times New Roman" w:cs="Times New Roman"/>
          <w:i/>
          <w:iCs/>
        </w:rPr>
        <w:t>. Educ.</w:t>
      </w:r>
      <w:r w:rsidRPr="00572203">
        <w:rPr>
          <w:rFonts w:ascii="Times New Roman" w:hAnsi="Times New Roman" w:cs="Times New Roman"/>
        </w:rPr>
        <w:t xml:space="preserve">, vol. 68, pp. 458–472, Oct. 2013, </w:t>
      </w:r>
      <w:proofErr w:type="spellStart"/>
      <w:r w:rsidRPr="00572203">
        <w:rPr>
          <w:rFonts w:ascii="Times New Roman" w:hAnsi="Times New Roman" w:cs="Times New Roman"/>
        </w:rPr>
        <w:t>doi</w:t>
      </w:r>
      <w:proofErr w:type="spellEnd"/>
      <w:r w:rsidRPr="00572203">
        <w:rPr>
          <w:rFonts w:ascii="Times New Roman" w:hAnsi="Times New Roman" w:cs="Times New Roman"/>
        </w:rPr>
        <w:t>: 10.1016/j.compedu.2013.06.009.</w:t>
      </w:r>
    </w:p>
    <w:p w14:paraId="53195B89"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5]</w:t>
      </w:r>
      <w:r w:rsidRPr="00572203">
        <w:rPr>
          <w:rFonts w:ascii="Times New Roman" w:hAnsi="Times New Roman" w:cs="Times New Roman"/>
        </w:rPr>
        <w:tab/>
        <w:t xml:space="preserve">‘Model-based collaborative filtering analysis of student response </w:t>
      </w:r>
      <w:proofErr w:type="spellStart"/>
      <w:r w:rsidRPr="00572203">
        <w:rPr>
          <w:rFonts w:ascii="Times New Roman" w:hAnsi="Times New Roman" w:cs="Times New Roman"/>
        </w:rPr>
        <w:t>data_Machine</w:t>
      </w:r>
      <w:proofErr w:type="spellEnd"/>
      <w:r w:rsidRPr="00572203">
        <w:rPr>
          <w:rFonts w:ascii="Times New Roman" w:hAnsi="Times New Roman" w:cs="Times New Roman"/>
        </w:rPr>
        <w:t>-learning item response theory.pdf’</w:t>
      </w:r>
      <w:proofErr w:type="gramStart"/>
      <w:r w:rsidRPr="00572203">
        <w:rPr>
          <w:rFonts w:ascii="Times New Roman" w:hAnsi="Times New Roman" w:cs="Times New Roman"/>
        </w:rPr>
        <w:t>. .</w:t>
      </w:r>
      <w:proofErr w:type="gramEnd"/>
    </w:p>
    <w:p w14:paraId="0ED97A47"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6]</w:t>
      </w:r>
      <w:r w:rsidRPr="00572203">
        <w:rPr>
          <w:rFonts w:ascii="Times New Roman" w:hAnsi="Times New Roman" w:cs="Times New Roman"/>
        </w:rPr>
        <w:tab/>
        <w:t>C. Márquez-Vera, ‘Predicting School Failure Using Data Mining’, p. 5.</w:t>
      </w:r>
    </w:p>
    <w:p w14:paraId="4834B1A9"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7]</w:t>
      </w:r>
      <w:r w:rsidRPr="00572203">
        <w:rPr>
          <w:rFonts w:ascii="Times New Roman" w:hAnsi="Times New Roman" w:cs="Times New Roman"/>
        </w:rPr>
        <w:tab/>
        <w:t xml:space="preserve">Y. Wang and H.-C. Liao, ‘Data mining for adaptive learning in a TESL-based e-learning system’, </w:t>
      </w:r>
      <w:r w:rsidRPr="00572203">
        <w:rPr>
          <w:rFonts w:ascii="Times New Roman" w:hAnsi="Times New Roman" w:cs="Times New Roman"/>
          <w:i/>
          <w:iCs/>
        </w:rPr>
        <w:t>Expert Syst. Appl.</w:t>
      </w:r>
      <w:r w:rsidRPr="00572203">
        <w:rPr>
          <w:rFonts w:ascii="Times New Roman" w:hAnsi="Times New Roman" w:cs="Times New Roman"/>
        </w:rPr>
        <w:t xml:space="preserve">, vol. 38, no. 6, pp. 6480–6485, Jun. 2011, </w:t>
      </w:r>
      <w:proofErr w:type="spellStart"/>
      <w:r w:rsidRPr="00572203">
        <w:rPr>
          <w:rFonts w:ascii="Times New Roman" w:hAnsi="Times New Roman" w:cs="Times New Roman"/>
        </w:rPr>
        <w:t>doi</w:t>
      </w:r>
      <w:proofErr w:type="spellEnd"/>
      <w:r w:rsidRPr="00572203">
        <w:rPr>
          <w:rFonts w:ascii="Times New Roman" w:hAnsi="Times New Roman" w:cs="Times New Roman"/>
        </w:rPr>
        <w:t>: 10.1016/j.eswa.2010.11.098.</w:t>
      </w:r>
    </w:p>
    <w:p w14:paraId="28907F41"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8]</w:t>
      </w:r>
      <w:r w:rsidRPr="00572203">
        <w:rPr>
          <w:rFonts w:ascii="Times New Roman" w:hAnsi="Times New Roman" w:cs="Times New Roman"/>
        </w:rPr>
        <w:tab/>
        <w:t xml:space="preserve">A. </w:t>
      </w:r>
      <w:proofErr w:type="spellStart"/>
      <w:r w:rsidRPr="00572203">
        <w:rPr>
          <w:rFonts w:ascii="Times New Roman" w:hAnsi="Times New Roman" w:cs="Times New Roman"/>
        </w:rPr>
        <w:t>Toscher</w:t>
      </w:r>
      <w:proofErr w:type="spellEnd"/>
      <w:r w:rsidRPr="00572203">
        <w:rPr>
          <w:rFonts w:ascii="Times New Roman" w:hAnsi="Times New Roman" w:cs="Times New Roman"/>
        </w:rPr>
        <w:t xml:space="preserve"> and M. </w:t>
      </w:r>
      <w:proofErr w:type="spellStart"/>
      <w:r w:rsidRPr="00572203">
        <w:rPr>
          <w:rFonts w:ascii="Times New Roman" w:hAnsi="Times New Roman" w:cs="Times New Roman"/>
        </w:rPr>
        <w:t>Jahrer</w:t>
      </w:r>
      <w:proofErr w:type="spellEnd"/>
      <w:r w:rsidRPr="00572203">
        <w:rPr>
          <w:rFonts w:ascii="Times New Roman" w:hAnsi="Times New Roman" w:cs="Times New Roman"/>
        </w:rPr>
        <w:t>, ‘Collaborative Filtering Applied to Educational Data Mining’, p. 11.</w:t>
      </w:r>
    </w:p>
    <w:p w14:paraId="4A6EB8CE"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29]</w:t>
      </w:r>
      <w:r w:rsidRPr="00572203">
        <w:rPr>
          <w:rFonts w:ascii="Times New Roman" w:hAnsi="Times New Roman" w:cs="Times New Roman"/>
        </w:rPr>
        <w:tab/>
        <w:t xml:space="preserve">D. Lemire, H. </w:t>
      </w:r>
      <w:proofErr w:type="spellStart"/>
      <w:r w:rsidRPr="00572203">
        <w:rPr>
          <w:rFonts w:ascii="Times New Roman" w:hAnsi="Times New Roman" w:cs="Times New Roman"/>
        </w:rPr>
        <w:t>Boley</w:t>
      </w:r>
      <w:proofErr w:type="spellEnd"/>
      <w:r w:rsidRPr="00572203">
        <w:rPr>
          <w:rFonts w:ascii="Times New Roman" w:hAnsi="Times New Roman" w:cs="Times New Roman"/>
        </w:rPr>
        <w:t xml:space="preserve">, S. McGrath, and M. Ball, ‘Collaborative filtering and inference rules for context‐aware learning object recommendation’, </w:t>
      </w:r>
      <w:r w:rsidRPr="00572203">
        <w:rPr>
          <w:rFonts w:ascii="Times New Roman" w:hAnsi="Times New Roman" w:cs="Times New Roman"/>
          <w:i/>
          <w:iCs/>
        </w:rPr>
        <w:t>Interact. Technol. Smart Educ.</w:t>
      </w:r>
      <w:r w:rsidRPr="00572203">
        <w:rPr>
          <w:rFonts w:ascii="Times New Roman" w:hAnsi="Times New Roman" w:cs="Times New Roman"/>
        </w:rPr>
        <w:t xml:space="preserve">, vol. 2, no. 3, pp. 179–188, Aug. 2005, </w:t>
      </w:r>
      <w:proofErr w:type="spellStart"/>
      <w:r w:rsidRPr="00572203">
        <w:rPr>
          <w:rFonts w:ascii="Times New Roman" w:hAnsi="Times New Roman" w:cs="Times New Roman"/>
        </w:rPr>
        <w:t>doi</w:t>
      </w:r>
      <w:proofErr w:type="spellEnd"/>
      <w:r w:rsidRPr="00572203">
        <w:rPr>
          <w:rFonts w:ascii="Times New Roman" w:hAnsi="Times New Roman" w:cs="Times New Roman"/>
        </w:rPr>
        <w:t>: 10.1108/17415650580000043.</w:t>
      </w:r>
    </w:p>
    <w:p w14:paraId="14B488A9"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0]</w:t>
      </w:r>
      <w:r w:rsidRPr="00572203">
        <w:rPr>
          <w:rFonts w:ascii="Times New Roman" w:hAnsi="Times New Roman" w:cs="Times New Roman"/>
        </w:rPr>
        <w:tab/>
        <w:t>R. Bekele, ‘A BAYESIAN APPROACH TO PREDICT PERFORMANCE OF A STUDENT’, p. 6.</w:t>
      </w:r>
    </w:p>
    <w:p w14:paraId="6CEB7C5B"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1]</w:t>
      </w:r>
      <w:r w:rsidRPr="00572203">
        <w:rPr>
          <w:rFonts w:ascii="Times New Roman" w:hAnsi="Times New Roman" w:cs="Times New Roman"/>
        </w:rPr>
        <w:tab/>
        <w:t xml:space="preserve">C. Coleman, R. S. Baker, and S. Stephenson, </w:t>
      </w:r>
      <w:r w:rsidRPr="00572203">
        <w:rPr>
          <w:rFonts w:ascii="Times New Roman" w:hAnsi="Times New Roman" w:cs="Times New Roman"/>
          <w:i/>
          <w:iCs/>
        </w:rPr>
        <w:t>A Better Cold-Start for Early Prediction of Student At-Risk Status in New School Districts</w:t>
      </w:r>
      <w:r w:rsidRPr="00572203">
        <w:rPr>
          <w:rFonts w:ascii="Times New Roman" w:hAnsi="Times New Roman" w:cs="Times New Roman"/>
        </w:rPr>
        <w:t>. International Educational Data Mining Society, 2019.</w:t>
      </w:r>
    </w:p>
    <w:p w14:paraId="210E9B68"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2]</w:t>
      </w:r>
      <w:r w:rsidRPr="00572203">
        <w:rPr>
          <w:rFonts w:ascii="Times New Roman" w:hAnsi="Times New Roman" w:cs="Times New Roman"/>
        </w:rPr>
        <w:tab/>
        <w:t xml:space="preserve">K. </w:t>
      </w:r>
      <w:proofErr w:type="spellStart"/>
      <w:r w:rsidRPr="00572203">
        <w:rPr>
          <w:rFonts w:ascii="Times New Roman" w:hAnsi="Times New Roman" w:cs="Times New Roman"/>
        </w:rPr>
        <w:t>Pliakos</w:t>
      </w:r>
      <w:proofErr w:type="spellEnd"/>
      <w:r w:rsidRPr="00572203">
        <w:rPr>
          <w:rFonts w:ascii="Times New Roman" w:hAnsi="Times New Roman" w:cs="Times New Roman"/>
        </w:rPr>
        <w:t xml:space="preserve">, S.-H. </w:t>
      </w:r>
      <w:proofErr w:type="spellStart"/>
      <w:r w:rsidRPr="00572203">
        <w:rPr>
          <w:rFonts w:ascii="Times New Roman" w:hAnsi="Times New Roman" w:cs="Times New Roman"/>
        </w:rPr>
        <w:t>Joo</w:t>
      </w:r>
      <w:proofErr w:type="spellEnd"/>
      <w:r w:rsidRPr="00572203">
        <w:rPr>
          <w:rFonts w:ascii="Times New Roman" w:hAnsi="Times New Roman" w:cs="Times New Roman"/>
        </w:rPr>
        <w:t xml:space="preserve">, J. Y. Park, F. </w:t>
      </w:r>
      <w:proofErr w:type="spellStart"/>
      <w:r w:rsidRPr="00572203">
        <w:rPr>
          <w:rFonts w:ascii="Times New Roman" w:hAnsi="Times New Roman" w:cs="Times New Roman"/>
        </w:rPr>
        <w:t>Cornillie</w:t>
      </w:r>
      <w:proofErr w:type="spellEnd"/>
      <w:r w:rsidRPr="00572203">
        <w:rPr>
          <w:rFonts w:ascii="Times New Roman" w:hAnsi="Times New Roman" w:cs="Times New Roman"/>
        </w:rPr>
        <w:t xml:space="preserve">, C. </w:t>
      </w:r>
      <w:proofErr w:type="spellStart"/>
      <w:r w:rsidRPr="00572203">
        <w:rPr>
          <w:rFonts w:ascii="Times New Roman" w:hAnsi="Times New Roman" w:cs="Times New Roman"/>
        </w:rPr>
        <w:t>Vens</w:t>
      </w:r>
      <w:proofErr w:type="spellEnd"/>
      <w:r w:rsidRPr="00572203">
        <w:rPr>
          <w:rFonts w:ascii="Times New Roman" w:hAnsi="Times New Roman" w:cs="Times New Roman"/>
        </w:rPr>
        <w:t xml:space="preserve">, and W. Van den </w:t>
      </w:r>
      <w:proofErr w:type="spellStart"/>
      <w:r w:rsidRPr="00572203">
        <w:rPr>
          <w:rFonts w:ascii="Times New Roman" w:hAnsi="Times New Roman" w:cs="Times New Roman"/>
        </w:rPr>
        <w:t>Noortgate</w:t>
      </w:r>
      <w:proofErr w:type="spellEnd"/>
      <w:r w:rsidRPr="00572203">
        <w:rPr>
          <w:rFonts w:ascii="Times New Roman" w:hAnsi="Times New Roman" w:cs="Times New Roman"/>
        </w:rPr>
        <w:t xml:space="preserve">, ‘Integrating machine learning into item response theory for addressing the cold start problem in adaptive learning systems’, </w:t>
      </w:r>
      <w:proofErr w:type="spellStart"/>
      <w:r w:rsidRPr="00572203">
        <w:rPr>
          <w:rFonts w:ascii="Times New Roman" w:hAnsi="Times New Roman" w:cs="Times New Roman"/>
          <w:i/>
          <w:iCs/>
        </w:rPr>
        <w:t>Comput</w:t>
      </w:r>
      <w:proofErr w:type="spellEnd"/>
      <w:r w:rsidRPr="00572203">
        <w:rPr>
          <w:rFonts w:ascii="Times New Roman" w:hAnsi="Times New Roman" w:cs="Times New Roman"/>
          <w:i/>
          <w:iCs/>
        </w:rPr>
        <w:t>. Educ.</w:t>
      </w:r>
      <w:r w:rsidRPr="00572203">
        <w:rPr>
          <w:rFonts w:ascii="Times New Roman" w:hAnsi="Times New Roman" w:cs="Times New Roman"/>
        </w:rPr>
        <w:t xml:space="preserve">, vol. 137, pp. 91–103, Aug. 2019, </w:t>
      </w:r>
      <w:proofErr w:type="spellStart"/>
      <w:r w:rsidRPr="00572203">
        <w:rPr>
          <w:rFonts w:ascii="Times New Roman" w:hAnsi="Times New Roman" w:cs="Times New Roman"/>
        </w:rPr>
        <w:t>doi</w:t>
      </w:r>
      <w:proofErr w:type="spellEnd"/>
      <w:r w:rsidRPr="00572203">
        <w:rPr>
          <w:rFonts w:ascii="Times New Roman" w:hAnsi="Times New Roman" w:cs="Times New Roman"/>
        </w:rPr>
        <w:t>: 10.1016/j.compedu.2019.04.009.</w:t>
      </w:r>
    </w:p>
    <w:p w14:paraId="486CB16F"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3]</w:t>
      </w:r>
      <w:r w:rsidRPr="00572203">
        <w:rPr>
          <w:rFonts w:ascii="Times New Roman" w:hAnsi="Times New Roman" w:cs="Times New Roman"/>
        </w:rPr>
        <w:tab/>
        <w:t xml:space="preserve">M. Sweeney, J. Lester, and H. </w:t>
      </w:r>
      <w:proofErr w:type="spellStart"/>
      <w:r w:rsidRPr="00572203">
        <w:rPr>
          <w:rFonts w:ascii="Times New Roman" w:hAnsi="Times New Roman" w:cs="Times New Roman"/>
        </w:rPr>
        <w:t>Rangwala</w:t>
      </w:r>
      <w:proofErr w:type="spellEnd"/>
      <w:r w:rsidRPr="00572203">
        <w:rPr>
          <w:rFonts w:ascii="Times New Roman" w:hAnsi="Times New Roman" w:cs="Times New Roman"/>
        </w:rPr>
        <w:t xml:space="preserve">, ‘Next-term student grade prediction’, in </w:t>
      </w:r>
      <w:r w:rsidRPr="00572203">
        <w:rPr>
          <w:rFonts w:ascii="Times New Roman" w:hAnsi="Times New Roman" w:cs="Times New Roman"/>
          <w:i/>
          <w:iCs/>
        </w:rPr>
        <w:t>2015 IEEE International Conference on Big Data (Big Data)</w:t>
      </w:r>
      <w:r w:rsidRPr="00572203">
        <w:rPr>
          <w:rFonts w:ascii="Times New Roman" w:hAnsi="Times New Roman" w:cs="Times New Roman"/>
        </w:rPr>
        <w:t xml:space="preserve">, Oct. 2015, pp. 970–975, </w:t>
      </w:r>
      <w:proofErr w:type="spellStart"/>
      <w:r w:rsidRPr="00572203">
        <w:rPr>
          <w:rFonts w:ascii="Times New Roman" w:hAnsi="Times New Roman" w:cs="Times New Roman"/>
        </w:rPr>
        <w:t>doi</w:t>
      </w:r>
      <w:proofErr w:type="spellEnd"/>
      <w:r w:rsidRPr="00572203">
        <w:rPr>
          <w:rFonts w:ascii="Times New Roman" w:hAnsi="Times New Roman" w:cs="Times New Roman"/>
        </w:rPr>
        <w:t>: 10.1109/BigData.2015.7363847.</w:t>
      </w:r>
    </w:p>
    <w:p w14:paraId="0CDFC233"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4]</w:t>
      </w:r>
      <w:r w:rsidRPr="00572203">
        <w:rPr>
          <w:rFonts w:ascii="Times New Roman" w:hAnsi="Times New Roman" w:cs="Times New Roman"/>
        </w:rPr>
        <w:tab/>
        <w:t xml:space="preserve">M. Sweeney, H. </w:t>
      </w:r>
      <w:proofErr w:type="spellStart"/>
      <w:r w:rsidRPr="00572203">
        <w:rPr>
          <w:rFonts w:ascii="Times New Roman" w:hAnsi="Times New Roman" w:cs="Times New Roman"/>
        </w:rPr>
        <w:t>Rangwala</w:t>
      </w:r>
      <w:proofErr w:type="spellEnd"/>
      <w:r w:rsidRPr="00572203">
        <w:rPr>
          <w:rFonts w:ascii="Times New Roman" w:hAnsi="Times New Roman" w:cs="Times New Roman"/>
        </w:rPr>
        <w:t xml:space="preserve">, J. Lester, and A. Johri, ‘Next-Term Student Performance Prediction: A Recommender Systems Approach’, </w:t>
      </w:r>
      <w:r w:rsidRPr="00572203">
        <w:rPr>
          <w:rFonts w:ascii="Times New Roman" w:hAnsi="Times New Roman" w:cs="Times New Roman"/>
          <w:i/>
          <w:iCs/>
        </w:rPr>
        <w:t>ArXiv160401840 Cs</w:t>
      </w:r>
      <w:r w:rsidRPr="00572203">
        <w:rPr>
          <w:rFonts w:ascii="Times New Roman" w:hAnsi="Times New Roman" w:cs="Times New Roman"/>
        </w:rPr>
        <w:t xml:space="preserve">, Sep. 2016, </w:t>
      </w:r>
      <w:proofErr w:type="spellStart"/>
      <w:r w:rsidRPr="00572203">
        <w:rPr>
          <w:rFonts w:ascii="Times New Roman" w:hAnsi="Times New Roman" w:cs="Times New Roman"/>
        </w:rPr>
        <w:t>doi</w:t>
      </w:r>
      <w:proofErr w:type="spellEnd"/>
      <w:r w:rsidRPr="00572203">
        <w:rPr>
          <w:rFonts w:ascii="Times New Roman" w:hAnsi="Times New Roman" w:cs="Times New Roman"/>
        </w:rPr>
        <w:t>: 10.5281/zenodo.3554603.</w:t>
      </w:r>
    </w:p>
    <w:p w14:paraId="7F29CDF4"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5]</w:t>
      </w:r>
      <w:r w:rsidRPr="00572203">
        <w:rPr>
          <w:rFonts w:ascii="Times New Roman" w:hAnsi="Times New Roman" w:cs="Times New Roman"/>
        </w:rPr>
        <w:tab/>
        <w:t xml:space="preserve">N. Thai-Nghe, L. </w:t>
      </w:r>
      <w:proofErr w:type="spellStart"/>
      <w:r w:rsidRPr="00572203">
        <w:rPr>
          <w:rFonts w:ascii="Times New Roman" w:hAnsi="Times New Roman" w:cs="Times New Roman"/>
        </w:rPr>
        <w:t>Drumond</w:t>
      </w:r>
      <w:proofErr w:type="spellEnd"/>
      <w:r w:rsidRPr="00572203">
        <w:rPr>
          <w:rFonts w:ascii="Times New Roman" w:hAnsi="Times New Roman" w:cs="Times New Roman"/>
        </w:rPr>
        <w:t>, T. Horvath, and L. Schmidt-</w:t>
      </w:r>
      <w:proofErr w:type="spellStart"/>
      <w:r w:rsidRPr="00572203">
        <w:rPr>
          <w:rFonts w:ascii="Times New Roman" w:hAnsi="Times New Roman" w:cs="Times New Roman"/>
        </w:rPr>
        <w:t>Thieme</w:t>
      </w:r>
      <w:proofErr w:type="spellEnd"/>
      <w:r w:rsidRPr="00572203">
        <w:rPr>
          <w:rFonts w:ascii="Times New Roman" w:hAnsi="Times New Roman" w:cs="Times New Roman"/>
        </w:rPr>
        <w:t>, ‘Multi-Relational Factorization Models for Predicting Student Performance’, p. 10.</w:t>
      </w:r>
    </w:p>
    <w:p w14:paraId="01CF0906" w14:textId="77777777" w:rsidR="00572203" w:rsidRPr="00572203" w:rsidRDefault="00572203" w:rsidP="00572203">
      <w:pPr>
        <w:pStyle w:val="a9"/>
        <w:rPr>
          <w:rFonts w:ascii="Times New Roman" w:hAnsi="Times New Roman" w:cs="Times New Roman"/>
        </w:rPr>
      </w:pPr>
      <w:r w:rsidRPr="00572203">
        <w:rPr>
          <w:rFonts w:ascii="Times New Roman" w:hAnsi="Times New Roman" w:cs="Times New Roman"/>
        </w:rPr>
        <w:t>[36]</w:t>
      </w:r>
      <w:r w:rsidRPr="00572203">
        <w:rPr>
          <w:rFonts w:ascii="Times New Roman" w:hAnsi="Times New Roman" w:cs="Times New Roman"/>
        </w:rPr>
        <w:tab/>
        <w:t xml:space="preserve">L. A. Gonzalez Camacho and S. N. Alves-Souza, ‘Social network data to alleviate cold-start </w:t>
      </w:r>
      <w:r w:rsidRPr="00572203">
        <w:rPr>
          <w:rFonts w:ascii="Times New Roman" w:hAnsi="Times New Roman" w:cs="Times New Roman"/>
        </w:rPr>
        <w:lastRenderedPageBreak/>
        <w:t xml:space="preserve">in recommender system: A systematic review’, </w:t>
      </w:r>
      <w:r w:rsidRPr="00572203">
        <w:rPr>
          <w:rFonts w:ascii="Times New Roman" w:hAnsi="Times New Roman" w:cs="Times New Roman"/>
          <w:i/>
          <w:iCs/>
        </w:rPr>
        <w:t xml:space="preserve">Inf. Process. </w:t>
      </w:r>
      <w:proofErr w:type="spellStart"/>
      <w:r w:rsidRPr="00572203">
        <w:rPr>
          <w:rFonts w:ascii="Times New Roman" w:hAnsi="Times New Roman" w:cs="Times New Roman"/>
          <w:i/>
          <w:iCs/>
        </w:rPr>
        <w:t>Manag</w:t>
      </w:r>
      <w:proofErr w:type="spellEnd"/>
      <w:r w:rsidRPr="00572203">
        <w:rPr>
          <w:rFonts w:ascii="Times New Roman" w:hAnsi="Times New Roman" w:cs="Times New Roman"/>
          <w:i/>
          <w:iCs/>
        </w:rPr>
        <w:t>.</w:t>
      </w:r>
      <w:r w:rsidRPr="00572203">
        <w:rPr>
          <w:rFonts w:ascii="Times New Roman" w:hAnsi="Times New Roman" w:cs="Times New Roman"/>
        </w:rPr>
        <w:t xml:space="preserve">, vol. 54, no. 4, pp. 529–544, Jul. 2018, </w:t>
      </w:r>
      <w:proofErr w:type="spellStart"/>
      <w:r w:rsidRPr="00572203">
        <w:rPr>
          <w:rFonts w:ascii="Times New Roman" w:hAnsi="Times New Roman" w:cs="Times New Roman"/>
        </w:rPr>
        <w:t>doi</w:t>
      </w:r>
      <w:proofErr w:type="spellEnd"/>
      <w:r w:rsidRPr="00572203">
        <w:rPr>
          <w:rFonts w:ascii="Times New Roman" w:hAnsi="Times New Roman" w:cs="Times New Roman"/>
        </w:rPr>
        <w:t>: 10.1016/j.ipm.2018.03.004.</w:t>
      </w:r>
    </w:p>
    <w:p w14:paraId="69D23271" w14:textId="37A9D1AB" w:rsidR="00577482" w:rsidRPr="00174CE3" w:rsidRDefault="00577482" w:rsidP="00CD4451">
      <w:pPr>
        <w:rPr>
          <w:rFonts w:ascii="Times New Roman" w:hAnsi="Times New Roman" w:cs="Times New Roman"/>
          <w:b/>
          <w:bCs/>
        </w:rPr>
      </w:pPr>
      <w:r>
        <w:rPr>
          <w:rFonts w:ascii="Times New Roman" w:hAnsi="Times New Roman" w:cs="Times New Roman"/>
          <w:b/>
          <w:bCs/>
        </w:rPr>
        <w:fldChar w:fldCharType="end"/>
      </w:r>
    </w:p>
    <w:sectPr w:rsidR="00577482" w:rsidRPr="00174CE3">
      <w:pgSz w:w="11906" w:h="16838"/>
      <w:pgMar w:top="1440" w:right="1800" w:bottom="1440" w:left="1800" w:header="720" w:footer="720"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D13741" w14:textId="77777777" w:rsidR="0068426C" w:rsidRDefault="0068426C" w:rsidP="001F1869">
      <w:r>
        <w:separator/>
      </w:r>
    </w:p>
  </w:endnote>
  <w:endnote w:type="continuationSeparator" w:id="0">
    <w:p w14:paraId="2F4553A7" w14:textId="77777777" w:rsidR="0068426C" w:rsidRDefault="0068426C" w:rsidP="001F18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46B340" w14:textId="77777777" w:rsidR="0068426C" w:rsidRDefault="0068426C" w:rsidP="001F1869">
      <w:r>
        <w:separator/>
      </w:r>
    </w:p>
  </w:footnote>
  <w:footnote w:type="continuationSeparator" w:id="0">
    <w:p w14:paraId="4264BF01" w14:textId="77777777" w:rsidR="0068426C" w:rsidRDefault="0068426C" w:rsidP="001F18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358B2"/>
    <w:multiLevelType w:val="multilevel"/>
    <w:tmpl w:val="CB287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BE62702"/>
    <w:multiLevelType w:val="hybridMultilevel"/>
    <w:tmpl w:val="6E900C86"/>
    <w:lvl w:ilvl="0" w:tplc="344CC1A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55B70D1"/>
    <w:multiLevelType w:val="hybridMultilevel"/>
    <w:tmpl w:val="8B28FE60"/>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9601B6F"/>
    <w:multiLevelType w:val="hybridMultilevel"/>
    <w:tmpl w:val="51EC3924"/>
    <w:lvl w:ilvl="0" w:tplc="344CC1A4">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15:restartNumberingAfterBreak="0">
    <w:nsid w:val="389B61C2"/>
    <w:multiLevelType w:val="multilevel"/>
    <w:tmpl w:val="8E50378E"/>
    <w:lvl w:ilvl="0">
      <w:start w:val="1"/>
      <w:numFmt w:val="low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5" w15:restartNumberingAfterBreak="0">
    <w:nsid w:val="55822ED8"/>
    <w:multiLevelType w:val="multilevel"/>
    <w:tmpl w:val="827C5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6F66CA2"/>
    <w:multiLevelType w:val="multilevel"/>
    <w:tmpl w:val="28F8F8B8"/>
    <w:lvl w:ilvl="0">
      <w:start w:val="1"/>
      <w:numFmt w:val="upp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7" w15:restartNumberingAfterBreak="0">
    <w:nsid w:val="67847B49"/>
    <w:multiLevelType w:val="multilevel"/>
    <w:tmpl w:val="8E50378E"/>
    <w:lvl w:ilvl="0">
      <w:start w:val="1"/>
      <w:numFmt w:val="low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8" w15:restartNumberingAfterBreak="0">
    <w:nsid w:val="7F912377"/>
    <w:multiLevelType w:val="multilevel"/>
    <w:tmpl w:val="8E50378E"/>
    <w:lvl w:ilvl="0">
      <w:start w:val="1"/>
      <w:numFmt w:val="lowerLetter"/>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6"/>
  </w:num>
  <w:num w:numId="2">
    <w:abstractNumId w:val="2"/>
  </w:num>
  <w:num w:numId="3">
    <w:abstractNumId w:val="3"/>
  </w:num>
  <w:num w:numId="4">
    <w:abstractNumId w:val="1"/>
  </w:num>
  <w:num w:numId="5">
    <w:abstractNumId w:val="8"/>
  </w:num>
  <w:num w:numId="6">
    <w:abstractNumId w:val="0"/>
  </w:num>
  <w:num w:numId="7">
    <w:abstractNumId w:val="7"/>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W1sLAwMTExMzcwtjRV0lEKTi0uzszPAykwrwUAScnl7SwAAAA="/>
  </w:docVars>
  <w:rsids>
    <w:rsidRoot w:val="00BA51F2"/>
    <w:rsid w:val="000070F4"/>
    <w:rsid w:val="00021BF0"/>
    <w:rsid w:val="00090DD5"/>
    <w:rsid w:val="0009314F"/>
    <w:rsid w:val="00096983"/>
    <w:rsid w:val="000D2ADB"/>
    <w:rsid w:val="000D46EF"/>
    <w:rsid w:val="000F2F13"/>
    <w:rsid w:val="000F71A6"/>
    <w:rsid w:val="00117E1E"/>
    <w:rsid w:val="00122425"/>
    <w:rsid w:val="00174CE3"/>
    <w:rsid w:val="001C4296"/>
    <w:rsid w:val="001D0DE9"/>
    <w:rsid w:val="001F1869"/>
    <w:rsid w:val="001F5ECB"/>
    <w:rsid w:val="00213C68"/>
    <w:rsid w:val="002A5707"/>
    <w:rsid w:val="002A71D0"/>
    <w:rsid w:val="002C72EF"/>
    <w:rsid w:val="002E5026"/>
    <w:rsid w:val="00376C83"/>
    <w:rsid w:val="00392683"/>
    <w:rsid w:val="003C2034"/>
    <w:rsid w:val="003D1E63"/>
    <w:rsid w:val="00402A5C"/>
    <w:rsid w:val="004145F2"/>
    <w:rsid w:val="004155E9"/>
    <w:rsid w:val="00416BF7"/>
    <w:rsid w:val="00421FDB"/>
    <w:rsid w:val="00443ED9"/>
    <w:rsid w:val="0046341D"/>
    <w:rsid w:val="00487117"/>
    <w:rsid w:val="004B7FCE"/>
    <w:rsid w:val="004D12F6"/>
    <w:rsid w:val="004F2325"/>
    <w:rsid w:val="00563069"/>
    <w:rsid w:val="00572203"/>
    <w:rsid w:val="00577482"/>
    <w:rsid w:val="00584767"/>
    <w:rsid w:val="005C0295"/>
    <w:rsid w:val="005C180C"/>
    <w:rsid w:val="005D1808"/>
    <w:rsid w:val="005F5EEE"/>
    <w:rsid w:val="0068426C"/>
    <w:rsid w:val="00700D3D"/>
    <w:rsid w:val="00707FF7"/>
    <w:rsid w:val="00712397"/>
    <w:rsid w:val="00734A17"/>
    <w:rsid w:val="007362DA"/>
    <w:rsid w:val="00736BAA"/>
    <w:rsid w:val="00750D43"/>
    <w:rsid w:val="00763AB5"/>
    <w:rsid w:val="007773EE"/>
    <w:rsid w:val="00790541"/>
    <w:rsid w:val="00802EF7"/>
    <w:rsid w:val="0081124A"/>
    <w:rsid w:val="00812BF3"/>
    <w:rsid w:val="00814697"/>
    <w:rsid w:val="00825B03"/>
    <w:rsid w:val="00880A68"/>
    <w:rsid w:val="008C06A3"/>
    <w:rsid w:val="008F14F9"/>
    <w:rsid w:val="00914D02"/>
    <w:rsid w:val="00922EC9"/>
    <w:rsid w:val="00924992"/>
    <w:rsid w:val="00976AF0"/>
    <w:rsid w:val="00990400"/>
    <w:rsid w:val="009C2F39"/>
    <w:rsid w:val="00A22F01"/>
    <w:rsid w:val="00A553CC"/>
    <w:rsid w:val="00A8465A"/>
    <w:rsid w:val="00AA6CA4"/>
    <w:rsid w:val="00AC3C60"/>
    <w:rsid w:val="00AF1468"/>
    <w:rsid w:val="00B13371"/>
    <w:rsid w:val="00B6795D"/>
    <w:rsid w:val="00B93F0E"/>
    <w:rsid w:val="00BA51F2"/>
    <w:rsid w:val="00BC0B4E"/>
    <w:rsid w:val="00BE019B"/>
    <w:rsid w:val="00BF0D92"/>
    <w:rsid w:val="00C148CE"/>
    <w:rsid w:val="00C33B65"/>
    <w:rsid w:val="00CD4451"/>
    <w:rsid w:val="00D2092D"/>
    <w:rsid w:val="00D674C9"/>
    <w:rsid w:val="00D958B5"/>
    <w:rsid w:val="00DA30FC"/>
    <w:rsid w:val="00DB00CC"/>
    <w:rsid w:val="00DD0C96"/>
    <w:rsid w:val="00DD12F9"/>
    <w:rsid w:val="00E21080"/>
    <w:rsid w:val="00E641F4"/>
    <w:rsid w:val="00E73B4F"/>
    <w:rsid w:val="00E92F15"/>
    <w:rsid w:val="00EC1889"/>
    <w:rsid w:val="00ED7E85"/>
    <w:rsid w:val="00EE4D2B"/>
    <w:rsid w:val="00F05AD5"/>
    <w:rsid w:val="00F17667"/>
    <w:rsid w:val="00F86BD3"/>
    <w:rsid w:val="00F87800"/>
    <w:rsid w:val="00F947E6"/>
    <w:rsid w:val="00FB1DE0"/>
    <w:rsid w:val="00FB70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4EFDCE"/>
  <w15:chartTrackingRefBased/>
  <w15:docId w15:val="{30376EE9-2909-4CD8-8663-AC1CB5D1B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0F2F1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553CC"/>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F2F13"/>
    <w:rPr>
      <w:b/>
      <w:bCs/>
      <w:kern w:val="44"/>
      <w:sz w:val="44"/>
      <w:szCs w:val="44"/>
    </w:rPr>
  </w:style>
  <w:style w:type="paragraph" w:styleId="a3">
    <w:name w:val="List Paragraph"/>
    <w:basedOn w:val="a"/>
    <w:uiPriority w:val="34"/>
    <w:qFormat/>
    <w:rsid w:val="0081124A"/>
    <w:pPr>
      <w:ind w:firstLineChars="200" w:firstLine="420"/>
    </w:pPr>
  </w:style>
  <w:style w:type="character" w:customStyle="1" w:styleId="jlqj4b">
    <w:name w:val="jlqj4b"/>
    <w:basedOn w:val="a0"/>
    <w:rsid w:val="00CD4451"/>
  </w:style>
  <w:style w:type="character" w:customStyle="1" w:styleId="innercontentcontainer">
    <w:name w:val="innercontentcontainer"/>
    <w:basedOn w:val="a0"/>
    <w:rsid w:val="00F87800"/>
  </w:style>
  <w:style w:type="character" w:customStyle="1" w:styleId="20">
    <w:name w:val="标题 2 字符"/>
    <w:basedOn w:val="a0"/>
    <w:link w:val="2"/>
    <w:uiPriority w:val="9"/>
    <w:rsid w:val="00A553CC"/>
    <w:rPr>
      <w:rFonts w:asciiTheme="majorHAnsi" w:eastAsiaTheme="majorEastAsia" w:hAnsiTheme="majorHAnsi" w:cstheme="majorBidi"/>
      <w:b/>
      <w:bCs/>
      <w:sz w:val="32"/>
      <w:szCs w:val="32"/>
    </w:rPr>
  </w:style>
  <w:style w:type="paragraph" w:styleId="a4">
    <w:name w:val="header"/>
    <w:basedOn w:val="a"/>
    <w:link w:val="a5"/>
    <w:uiPriority w:val="99"/>
    <w:unhideWhenUsed/>
    <w:rsid w:val="001F1869"/>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1F1869"/>
    <w:rPr>
      <w:sz w:val="18"/>
      <w:szCs w:val="18"/>
    </w:rPr>
  </w:style>
  <w:style w:type="paragraph" w:styleId="a6">
    <w:name w:val="footer"/>
    <w:basedOn w:val="a"/>
    <w:link w:val="a7"/>
    <w:uiPriority w:val="99"/>
    <w:unhideWhenUsed/>
    <w:rsid w:val="001F1869"/>
    <w:pPr>
      <w:tabs>
        <w:tab w:val="center" w:pos="4153"/>
        <w:tab w:val="right" w:pos="8306"/>
      </w:tabs>
      <w:snapToGrid w:val="0"/>
      <w:jc w:val="left"/>
    </w:pPr>
    <w:rPr>
      <w:sz w:val="18"/>
      <w:szCs w:val="18"/>
    </w:rPr>
  </w:style>
  <w:style w:type="character" w:customStyle="1" w:styleId="a7">
    <w:name w:val="页脚 字符"/>
    <w:basedOn w:val="a0"/>
    <w:link w:val="a6"/>
    <w:uiPriority w:val="99"/>
    <w:rsid w:val="001F1869"/>
    <w:rPr>
      <w:sz w:val="18"/>
      <w:szCs w:val="18"/>
    </w:rPr>
  </w:style>
  <w:style w:type="paragraph" w:styleId="TOC">
    <w:name w:val="TOC Heading"/>
    <w:basedOn w:val="1"/>
    <w:next w:val="a"/>
    <w:uiPriority w:val="39"/>
    <w:unhideWhenUsed/>
    <w:qFormat/>
    <w:rsid w:val="001F1869"/>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1F1869"/>
  </w:style>
  <w:style w:type="paragraph" w:styleId="TOC2">
    <w:name w:val="toc 2"/>
    <w:basedOn w:val="a"/>
    <w:next w:val="a"/>
    <w:autoRedefine/>
    <w:uiPriority w:val="39"/>
    <w:unhideWhenUsed/>
    <w:rsid w:val="001F1869"/>
    <w:pPr>
      <w:ind w:leftChars="200" w:left="420"/>
    </w:pPr>
  </w:style>
  <w:style w:type="paragraph" w:styleId="TOC3">
    <w:name w:val="toc 3"/>
    <w:basedOn w:val="a"/>
    <w:next w:val="a"/>
    <w:autoRedefine/>
    <w:uiPriority w:val="39"/>
    <w:unhideWhenUsed/>
    <w:rsid w:val="001F1869"/>
    <w:pPr>
      <w:ind w:leftChars="400" w:left="840"/>
    </w:pPr>
  </w:style>
  <w:style w:type="character" w:styleId="a8">
    <w:name w:val="Hyperlink"/>
    <w:basedOn w:val="a0"/>
    <w:uiPriority w:val="99"/>
    <w:unhideWhenUsed/>
    <w:rsid w:val="001F1869"/>
    <w:rPr>
      <w:color w:val="0563C1" w:themeColor="hyperlink"/>
      <w:u w:val="single"/>
    </w:rPr>
  </w:style>
  <w:style w:type="paragraph" w:styleId="a9">
    <w:name w:val="Bibliography"/>
    <w:basedOn w:val="a"/>
    <w:next w:val="a"/>
    <w:uiPriority w:val="37"/>
    <w:unhideWhenUsed/>
    <w:rsid w:val="00577482"/>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25600">
      <w:bodyDiv w:val="1"/>
      <w:marLeft w:val="0"/>
      <w:marRight w:val="0"/>
      <w:marTop w:val="0"/>
      <w:marBottom w:val="0"/>
      <w:divBdr>
        <w:top w:val="none" w:sz="0" w:space="0" w:color="auto"/>
        <w:left w:val="none" w:sz="0" w:space="0" w:color="auto"/>
        <w:bottom w:val="none" w:sz="0" w:space="0" w:color="auto"/>
        <w:right w:val="none" w:sz="0" w:space="0" w:color="auto"/>
      </w:divBdr>
    </w:div>
    <w:div w:id="750853639">
      <w:bodyDiv w:val="1"/>
      <w:marLeft w:val="0"/>
      <w:marRight w:val="0"/>
      <w:marTop w:val="0"/>
      <w:marBottom w:val="0"/>
      <w:divBdr>
        <w:top w:val="none" w:sz="0" w:space="0" w:color="auto"/>
        <w:left w:val="none" w:sz="0" w:space="0" w:color="auto"/>
        <w:bottom w:val="none" w:sz="0" w:space="0" w:color="auto"/>
        <w:right w:val="none" w:sz="0" w:space="0" w:color="auto"/>
      </w:divBdr>
    </w:div>
    <w:div w:id="809054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DF92D-21DE-44C7-93BD-C8B76D2FA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0</TotalTime>
  <Pages>8</Pages>
  <Words>17362</Words>
  <Characters>98970</Characters>
  <Application>Microsoft Office Word</Application>
  <DocSecurity>0</DocSecurity>
  <Lines>824</Lines>
  <Paragraphs>232</Paragraphs>
  <ScaleCrop>false</ScaleCrop>
  <Company/>
  <LinksUpToDate>false</LinksUpToDate>
  <CharactersWithSpaces>116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Pepper [Student]</dc:creator>
  <cp:keywords/>
  <dc:description/>
  <cp:lastModifiedBy>ZHAO, Pepper [Student]</cp:lastModifiedBy>
  <cp:revision>43</cp:revision>
  <dcterms:created xsi:type="dcterms:W3CDTF">2021-01-20T04:00:00Z</dcterms:created>
  <dcterms:modified xsi:type="dcterms:W3CDTF">2021-02-04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gwMAUXW"/&gt;&lt;style id="http://www.zotero.org/styles/ieee" locale="en-GB"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